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4AE4BE6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97CD9">
        <w:rPr>
          <w:noProof/>
          <w:lang w:val="en-US"/>
        </w:rPr>
        <w:t>27.10.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6D36C624"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1554EB">
              <w:rPr>
                <w:noProof/>
                <w:webHidden/>
              </w:rPr>
              <w:t>5</w:t>
            </w:r>
            <w:r w:rsidR="00A70922">
              <w:rPr>
                <w:noProof/>
                <w:webHidden/>
              </w:rPr>
              <w:fldChar w:fldCharType="end"/>
            </w:r>
          </w:hyperlink>
        </w:p>
        <w:p w14:paraId="50452F31" w14:textId="2599E3A4"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1554EB">
              <w:rPr>
                <w:noProof/>
                <w:webHidden/>
              </w:rPr>
              <w:t>6</w:t>
            </w:r>
            <w:r>
              <w:rPr>
                <w:noProof/>
                <w:webHidden/>
              </w:rPr>
              <w:fldChar w:fldCharType="end"/>
            </w:r>
          </w:hyperlink>
        </w:p>
        <w:p w14:paraId="093049BD" w14:textId="33D5E05D"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1554EB">
              <w:rPr>
                <w:noProof/>
                <w:webHidden/>
              </w:rPr>
              <w:t>7</w:t>
            </w:r>
            <w:r>
              <w:rPr>
                <w:noProof/>
                <w:webHidden/>
              </w:rPr>
              <w:fldChar w:fldCharType="end"/>
            </w:r>
          </w:hyperlink>
        </w:p>
        <w:p w14:paraId="1C899075" w14:textId="64C4DCB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1554EB">
              <w:rPr>
                <w:noProof/>
                <w:webHidden/>
              </w:rPr>
              <w:t>7</w:t>
            </w:r>
            <w:r>
              <w:rPr>
                <w:noProof/>
                <w:webHidden/>
              </w:rPr>
              <w:fldChar w:fldCharType="end"/>
            </w:r>
          </w:hyperlink>
        </w:p>
        <w:p w14:paraId="6477A634" w14:textId="0354FB3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1554EB">
              <w:rPr>
                <w:noProof/>
                <w:webHidden/>
              </w:rPr>
              <w:t>7</w:t>
            </w:r>
            <w:r>
              <w:rPr>
                <w:noProof/>
                <w:webHidden/>
              </w:rPr>
              <w:fldChar w:fldCharType="end"/>
            </w:r>
          </w:hyperlink>
        </w:p>
        <w:p w14:paraId="5D300097" w14:textId="04A1A1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1554EB">
              <w:rPr>
                <w:noProof/>
                <w:webHidden/>
              </w:rPr>
              <w:t>8</w:t>
            </w:r>
            <w:r>
              <w:rPr>
                <w:noProof/>
                <w:webHidden/>
              </w:rPr>
              <w:fldChar w:fldCharType="end"/>
            </w:r>
          </w:hyperlink>
        </w:p>
        <w:p w14:paraId="159389AF" w14:textId="4915AAA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1554EB">
              <w:rPr>
                <w:noProof/>
                <w:webHidden/>
              </w:rPr>
              <w:t>8</w:t>
            </w:r>
            <w:r>
              <w:rPr>
                <w:noProof/>
                <w:webHidden/>
              </w:rPr>
              <w:fldChar w:fldCharType="end"/>
            </w:r>
          </w:hyperlink>
        </w:p>
        <w:p w14:paraId="5815B678" w14:textId="3C6C9FD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1554EB">
              <w:rPr>
                <w:noProof/>
                <w:webHidden/>
              </w:rPr>
              <w:t>9</w:t>
            </w:r>
            <w:r>
              <w:rPr>
                <w:noProof/>
                <w:webHidden/>
              </w:rPr>
              <w:fldChar w:fldCharType="end"/>
            </w:r>
          </w:hyperlink>
        </w:p>
        <w:p w14:paraId="540606C3" w14:textId="7D8DA8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1554EB">
              <w:rPr>
                <w:noProof/>
                <w:webHidden/>
              </w:rPr>
              <w:t>9</w:t>
            </w:r>
            <w:r>
              <w:rPr>
                <w:noProof/>
                <w:webHidden/>
              </w:rPr>
              <w:fldChar w:fldCharType="end"/>
            </w:r>
          </w:hyperlink>
        </w:p>
        <w:p w14:paraId="063E59A2" w14:textId="4161404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1554EB">
              <w:rPr>
                <w:noProof/>
                <w:webHidden/>
              </w:rPr>
              <w:t>11</w:t>
            </w:r>
            <w:r>
              <w:rPr>
                <w:noProof/>
                <w:webHidden/>
              </w:rPr>
              <w:fldChar w:fldCharType="end"/>
            </w:r>
          </w:hyperlink>
        </w:p>
        <w:p w14:paraId="210159D2" w14:textId="503E06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1554EB">
              <w:rPr>
                <w:noProof/>
                <w:webHidden/>
              </w:rPr>
              <w:t>12</w:t>
            </w:r>
            <w:r>
              <w:rPr>
                <w:noProof/>
                <w:webHidden/>
              </w:rPr>
              <w:fldChar w:fldCharType="end"/>
            </w:r>
          </w:hyperlink>
        </w:p>
        <w:p w14:paraId="4BDF8915" w14:textId="5603D44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1554EB">
              <w:rPr>
                <w:noProof/>
                <w:webHidden/>
              </w:rPr>
              <w:t>12</w:t>
            </w:r>
            <w:r>
              <w:rPr>
                <w:noProof/>
                <w:webHidden/>
              </w:rPr>
              <w:fldChar w:fldCharType="end"/>
            </w:r>
          </w:hyperlink>
        </w:p>
        <w:p w14:paraId="599AC285" w14:textId="44C6C43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1554EB">
              <w:rPr>
                <w:noProof/>
                <w:webHidden/>
              </w:rPr>
              <w:t>13</w:t>
            </w:r>
            <w:r>
              <w:rPr>
                <w:noProof/>
                <w:webHidden/>
              </w:rPr>
              <w:fldChar w:fldCharType="end"/>
            </w:r>
          </w:hyperlink>
        </w:p>
        <w:p w14:paraId="212544A1" w14:textId="646F2F6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1554EB">
              <w:rPr>
                <w:noProof/>
                <w:webHidden/>
              </w:rPr>
              <w:t>14</w:t>
            </w:r>
            <w:r>
              <w:rPr>
                <w:noProof/>
                <w:webHidden/>
              </w:rPr>
              <w:fldChar w:fldCharType="end"/>
            </w:r>
          </w:hyperlink>
        </w:p>
        <w:p w14:paraId="2DC6A5F0" w14:textId="31F178A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1554EB">
              <w:rPr>
                <w:noProof/>
                <w:webHidden/>
              </w:rPr>
              <w:t>15</w:t>
            </w:r>
            <w:r>
              <w:rPr>
                <w:noProof/>
                <w:webHidden/>
              </w:rPr>
              <w:fldChar w:fldCharType="end"/>
            </w:r>
          </w:hyperlink>
        </w:p>
        <w:p w14:paraId="38D8ACAC" w14:textId="5DB2643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1554EB">
              <w:rPr>
                <w:noProof/>
                <w:webHidden/>
              </w:rPr>
              <w:t>15</w:t>
            </w:r>
            <w:r>
              <w:rPr>
                <w:noProof/>
                <w:webHidden/>
              </w:rPr>
              <w:fldChar w:fldCharType="end"/>
            </w:r>
          </w:hyperlink>
        </w:p>
        <w:p w14:paraId="6B651D12" w14:textId="44263CE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1554EB">
              <w:rPr>
                <w:noProof/>
                <w:webHidden/>
              </w:rPr>
              <w:t>15</w:t>
            </w:r>
            <w:r>
              <w:rPr>
                <w:noProof/>
                <w:webHidden/>
              </w:rPr>
              <w:fldChar w:fldCharType="end"/>
            </w:r>
          </w:hyperlink>
        </w:p>
        <w:p w14:paraId="21192C88" w14:textId="1D98963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1554EB">
              <w:rPr>
                <w:noProof/>
                <w:webHidden/>
              </w:rPr>
              <w:t>15</w:t>
            </w:r>
            <w:r>
              <w:rPr>
                <w:noProof/>
                <w:webHidden/>
              </w:rPr>
              <w:fldChar w:fldCharType="end"/>
            </w:r>
          </w:hyperlink>
        </w:p>
        <w:p w14:paraId="5DCE33F2" w14:textId="25F09C5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1554EB">
              <w:rPr>
                <w:noProof/>
                <w:webHidden/>
              </w:rPr>
              <w:t>16</w:t>
            </w:r>
            <w:r>
              <w:rPr>
                <w:noProof/>
                <w:webHidden/>
              </w:rPr>
              <w:fldChar w:fldCharType="end"/>
            </w:r>
          </w:hyperlink>
        </w:p>
        <w:p w14:paraId="4AABC340" w14:textId="111C9B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1554EB">
              <w:rPr>
                <w:noProof/>
                <w:webHidden/>
              </w:rPr>
              <w:t>17</w:t>
            </w:r>
            <w:r>
              <w:rPr>
                <w:noProof/>
                <w:webHidden/>
              </w:rPr>
              <w:fldChar w:fldCharType="end"/>
            </w:r>
          </w:hyperlink>
        </w:p>
        <w:p w14:paraId="3A6E3D26" w14:textId="30877FD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1554EB">
              <w:rPr>
                <w:noProof/>
                <w:webHidden/>
              </w:rPr>
              <w:t>18</w:t>
            </w:r>
            <w:r>
              <w:rPr>
                <w:noProof/>
                <w:webHidden/>
              </w:rPr>
              <w:fldChar w:fldCharType="end"/>
            </w:r>
          </w:hyperlink>
        </w:p>
        <w:p w14:paraId="322CBEE9" w14:textId="5A79923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1554EB">
              <w:rPr>
                <w:noProof/>
                <w:webHidden/>
              </w:rPr>
              <w:t>18</w:t>
            </w:r>
            <w:r>
              <w:rPr>
                <w:noProof/>
                <w:webHidden/>
              </w:rPr>
              <w:fldChar w:fldCharType="end"/>
            </w:r>
          </w:hyperlink>
        </w:p>
        <w:p w14:paraId="79A4BDE4" w14:textId="5034E6F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1554EB">
              <w:rPr>
                <w:noProof/>
                <w:webHidden/>
              </w:rPr>
              <w:t>19</w:t>
            </w:r>
            <w:r>
              <w:rPr>
                <w:noProof/>
                <w:webHidden/>
              </w:rPr>
              <w:fldChar w:fldCharType="end"/>
            </w:r>
          </w:hyperlink>
        </w:p>
        <w:p w14:paraId="4015DE72" w14:textId="0E40018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1554EB">
              <w:rPr>
                <w:noProof/>
                <w:webHidden/>
              </w:rPr>
              <w:t>19</w:t>
            </w:r>
            <w:r>
              <w:rPr>
                <w:noProof/>
                <w:webHidden/>
              </w:rPr>
              <w:fldChar w:fldCharType="end"/>
            </w:r>
          </w:hyperlink>
        </w:p>
        <w:p w14:paraId="220396C1" w14:textId="208215D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1554EB">
              <w:rPr>
                <w:noProof/>
                <w:webHidden/>
              </w:rPr>
              <w:t>19</w:t>
            </w:r>
            <w:r>
              <w:rPr>
                <w:noProof/>
                <w:webHidden/>
              </w:rPr>
              <w:fldChar w:fldCharType="end"/>
            </w:r>
          </w:hyperlink>
        </w:p>
        <w:p w14:paraId="7EBB2DB2" w14:textId="6BE2EA6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1554EB">
              <w:rPr>
                <w:noProof/>
                <w:webHidden/>
              </w:rPr>
              <w:t>19</w:t>
            </w:r>
            <w:r>
              <w:rPr>
                <w:noProof/>
                <w:webHidden/>
              </w:rPr>
              <w:fldChar w:fldCharType="end"/>
            </w:r>
          </w:hyperlink>
        </w:p>
        <w:p w14:paraId="6DD4FFB8" w14:textId="4C09A44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1554EB">
              <w:rPr>
                <w:noProof/>
                <w:webHidden/>
              </w:rPr>
              <w:t>20</w:t>
            </w:r>
            <w:r>
              <w:rPr>
                <w:noProof/>
                <w:webHidden/>
              </w:rPr>
              <w:fldChar w:fldCharType="end"/>
            </w:r>
          </w:hyperlink>
        </w:p>
        <w:p w14:paraId="1F633201" w14:textId="7C475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1554EB">
              <w:rPr>
                <w:noProof/>
                <w:webHidden/>
              </w:rPr>
              <w:t>20</w:t>
            </w:r>
            <w:r>
              <w:rPr>
                <w:noProof/>
                <w:webHidden/>
              </w:rPr>
              <w:fldChar w:fldCharType="end"/>
            </w:r>
          </w:hyperlink>
        </w:p>
        <w:p w14:paraId="3B820317" w14:textId="64782BF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1554EB">
              <w:rPr>
                <w:noProof/>
                <w:webHidden/>
              </w:rPr>
              <w:t>20</w:t>
            </w:r>
            <w:r>
              <w:rPr>
                <w:noProof/>
                <w:webHidden/>
              </w:rPr>
              <w:fldChar w:fldCharType="end"/>
            </w:r>
          </w:hyperlink>
        </w:p>
        <w:p w14:paraId="05BD6213" w14:textId="41660B1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1554EB">
              <w:rPr>
                <w:noProof/>
                <w:webHidden/>
              </w:rPr>
              <w:t>21</w:t>
            </w:r>
            <w:r>
              <w:rPr>
                <w:noProof/>
                <w:webHidden/>
              </w:rPr>
              <w:fldChar w:fldCharType="end"/>
            </w:r>
          </w:hyperlink>
        </w:p>
        <w:p w14:paraId="4D6828C6" w14:textId="7637754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1554EB">
              <w:rPr>
                <w:noProof/>
                <w:webHidden/>
              </w:rPr>
              <w:t>22</w:t>
            </w:r>
            <w:r>
              <w:rPr>
                <w:noProof/>
                <w:webHidden/>
              </w:rPr>
              <w:fldChar w:fldCharType="end"/>
            </w:r>
          </w:hyperlink>
        </w:p>
        <w:p w14:paraId="2FF124C6" w14:textId="1A22C1C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1554EB">
              <w:rPr>
                <w:noProof/>
                <w:webHidden/>
              </w:rPr>
              <w:t>23</w:t>
            </w:r>
            <w:r>
              <w:rPr>
                <w:noProof/>
                <w:webHidden/>
              </w:rPr>
              <w:fldChar w:fldCharType="end"/>
            </w:r>
          </w:hyperlink>
        </w:p>
        <w:p w14:paraId="511C8889" w14:textId="2D68F6D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1554EB">
              <w:rPr>
                <w:noProof/>
                <w:webHidden/>
              </w:rPr>
              <w:t>23</w:t>
            </w:r>
            <w:r>
              <w:rPr>
                <w:noProof/>
                <w:webHidden/>
              </w:rPr>
              <w:fldChar w:fldCharType="end"/>
            </w:r>
          </w:hyperlink>
        </w:p>
        <w:p w14:paraId="4EAEC9FC" w14:textId="7448F83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1554EB">
              <w:rPr>
                <w:noProof/>
                <w:webHidden/>
              </w:rPr>
              <w:t>23</w:t>
            </w:r>
            <w:r>
              <w:rPr>
                <w:noProof/>
                <w:webHidden/>
              </w:rPr>
              <w:fldChar w:fldCharType="end"/>
            </w:r>
          </w:hyperlink>
        </w:p>
        <w:p w14:paraId="228796B3" w14:textId="3D9A3B0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1554EB">
              <w:rPr>
                <w:noProof/>
                <w:webHidden/>
              </w:rPr>
              <w:t>25</w:t>
            </w:r>
            <w:r>
              <w:rPr>
                <w:noProof/>
                <w:webHidden/>
              </w:rPr>
              <w:fldChar w:fldCharType="end"/>
            </w:r>
          </w:hyperlink>
        </w:p>
        <w:p w14:paraId="46AD15D0" w14:textId="13603A3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1554EB">
              <w:rPr>
                <w:noProof/>
                <w:webHidden/>
              </w:rPr>
              <w:t>25</w:t>
            </w:r>
            <w:r>
              <w:rPr>
                <w:noProof/>
                <w:webHidden/>
              </w:rPr>
              <w:fldChar w:fldCharType="end"/>
            </w:r>
          </w:hyperlink>
        </w:p>
        <w:p w14:paraId="792A9CA8" w14:textId="68E02E3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1554EB">
              <w:rPr>
                <w:noProof/>
                <w:webHidden/>
              </w:rPr>
              <w:t>25</w:t>
            </w:r>
            <w:r>
              <w:rPr>
                <w:noProof/>
                <w:webHidden/>
              </w:rPr>
              <w:fldChar w:fldCharType="end"/>
            </w:r>
          </w:hyperlink>
        </w:p>
        <w:p w14:paraId="72C8DFE6" w14:textId="765F81D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1554EB">
              <w:rPr>
                <w:noProof/>
                <w:webHidden/>
              </w:rPr>
              <w:t>25</w:t>
            </w:r>
            <w:r>
              <w:rPr>
                <w:noProof/>
                <w:webHidden/>
              </w:rPr>
              <w:fldChar w:fldCharType="end"/>
            </w:r>
          </w:hyperlink>
        </w:p>
        <w:p w14:paraId="1F4278F6" w14:textId="1C7C2AE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1554EB">
              <w:rPr>
                <w:noProof/>
                <w:webHidden/>
              </w:rPr>
              <w:t>25</w:t>
            </w:r>
            <w:r>
              <w:rPr>
                <w:noProof/>
                <w:webHidden/>
              </w:rPr>
              <w:fldChar w:fldCharType="end"/>
            </w:r>
          </w:hyperlink>
        </w:p>
        <w:p w14:paraId="54273954" w14:textId="4D5E82F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1554EB">
              <w:rPr>
                <w:noProof/>
                <w:webHidden/>
              </w:rPr>
              <w:t>25</w:t>
            </w:r>
            <w:r>
              <w:rPr>
                <w:noProof/>
                <w:webHidden/>
              </w:rPr>
              <w:fldChar w:fldCharType="end"/>
            </w:r>
          </w:hyperlink>
        </w:p>
        <w:p w14:paraId="7FCF1BAF" w14:textId="2602706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1554EB">
              <w:rPr>
                <w:noProof/>
                <w:webHidden/>
              </w:rPr>
              <w:t>29</w:t>
            </w:r>
            <w:r>
              <w:rPr>
                <w:noProof/>
                <w:webHidden/>
              </w:rPr>
              <w:fldChar w:fldCharType="end"/>
            </w:r>
          </w:hyperlink>
        </w:p>
        <w:p w14:paraId="4766166A" w14:textId="1A626C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1554EB">
              <w:rPr>
                <w:noProof/>
                <w:webHidden/>
              </w:rPr>
              <w:t>29</w:t>
            </w:r>
            <w:r>
              <w:rPr>
                <w:noProof/>
                <w:webHidden/>
              </w:rPr>
              <w:fldChar w:fldCharType="end"/>
            </w:r>
          </w:hyperlink>
        </w:p>
        <w:p w14:paraId="3276B481" w14:textId="09016A6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1554EB">
              <w:rPr>
                <w:noProof/>
                <w:webHidden/>
              </w:rPr>
              <w:t>30</w:t>
            </w:r>
            <w:r>
              <w:rPr>
                <w:noProof/>
                <w:webHidden/>
              </w:rPr>
              <w:fldChar w:fldCharType="end"/>
            </w:r>
          </w:hyperlink>
        </w:p>
        <w:p w14:paraId="0EF78418" w14:textId="558FA43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1554EB">
              <w:rPr>
                <w:noProof/>
                <w:webHidden/>
              </w:rPr>
              <w:t>30</w:t>
            </w:r>
            <w:r>
              <w:rPr>
                <w:noProof/>
                <w:webHidden/>
              </w:rPr>
              <w:fldChar w:fldCharType="end"/>
            </w:r>
          </w:hyperlink>
        </w:p>
        <w:p w14:paraId="48934E48" w14:textId="205DEF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1554EB">
              <w:rPr>
                <w:noProof/>
                <w:webHidden/>
              </w:rPr>
              <w:t>31</w:t>
            </w:r>
            <w:r>
              <w:rPr>
                <w:noProof/>
                <w:webHidden/>
              </w:rPr>
              <w:fldChar w:fldCharType="end"/>
            </w:r>
          </w:hyperlink>
        </w:p>
        <w:p w14:paraId="562EF786" w14:textId="7C2024F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1554EB">
              <w:rPr>
                <w:noProof/>
                <w:webHidden/>
              </w:rPr>
              <w:t>31</w:t>
            </w:r>
            <w:r>
              <w:rPr>
                <w:noProof/>
                <w:webHidden/>
              </w:rPr>
              <w:fldChar w:fldCharType="end"/>
            </w:r>
          </w:hyperlink>
        </w:p>
        <w:p w14:paraId="62DAA193" w14:textId="3451A91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1554EB">
              <w:rPr>
                <w:noProof/>
                <w:webHidden/>
              </w:rPr>
              <w:t>31</w:t>
            </w:r>
            <w:r>
              <w:rPr>
                <w:noProof/>
                <w:webHidden/>
              </w:rPr>
              <w:fldChar w:fldCharType="end"/>
            </w:r>
          </w:hyperlink>
        </w:p>
        <w:p w14:paraId="787572B2" w14:textId="563794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1554EB">
              <w:rPr>
                <w:noProof/>
                <w:webHidden/>
              </w:rPr>
              <w:t>32</w:t>
            </w:r>
            <w:r>
              <w:rPr>
                <w:noProof/>
                <w:webHidden/>
              </w:rPr>
              <w:fldChar w:fldCharType="end"/>
            </w:r>
          </w:hyperlink>
        </w:p>
        <w:p w14:paraId="4CBDFEE4" w14:textId="69FE8A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1554EB">
              <w:rPr>
                <w:noProof/>
                <w:webHidden/>
              </w:rPr>
              <w:t>33</w:t>
            </w:r>
            <w:r>
              <w:rPr>
                <w:noProof/>
                <w:webHidden/>
              </w:rPr>
              <w:fldChar w:fldCharType="end"/>
            </w:r>
          </w:hyperlink>
        </w:p>
        <w:p w14:paraId="2FE83DC8" w14:textId="21E9368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1554EB">
              <w:rPr>
                <w:noProof/>
                <w:webHidden/>
              </w:rPr>
              <w:t>34</w:t>
            </w:r>
            <w:r>
              <w:rPr>
                <w:noProof/>
                <w:webHidden/>
              </w:rPr>
              <w:fldChar w:fldCharType="end"/>
            </w:r>
          </w:hyperlink>
        </w:p>
        <w:p w14:paraId="7B96EA09" w14:textId="5642A722"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1554EB">
              <w:rPr>
                <w:noProof/>
                <w:webHidden/>
              </w:rPr>
              <w:t>35</w:t>
            </w:r>
            <w:r>
              <w:rPr>
                <w:noProof/>
                <w:webHidden/>
              </w:rPr>
              <w:fldChar w:fldCharType="end"/>
            </w:r>
          </w:hyperlink>
        </w:p>
        <w:p w14:paraId="679D46F0" w14:textId="5832242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1554EB">
              <w:rPr>
                <w:noProof/>
                <w:webHidden/>
              </w:rPr>
              <w:t>35</w:t>
            </w:r>
            <w:r>
              <w:rPr>
                <w:noProof/>
                <w:webHidden/>
              </w:rPr>
              <w:fldChar w:fldCharType="end"/>
            </w:r>
          </w:hyperlink>
        </w:p>
        <w:p w14:paraId="17B76624" w14:textId="35E1D3E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1554EB">
              <w:rPr>
                <w:noProof/>
                <w:webHidden/>
              </w:rPr>
              <w:t>35</w:t>
            </w:r>
            <w:r>
              <w:rPr>
                <w:noProof/>
                <w:webHidden/>
              </w:rPr>
              <w:fldChar w:fldCharType="end"/>
            </w:r>
          </w:hyperlink>
        </w:p>
        <w:p w14:paraId="71D63DB4" w14:textId="1865FD4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1554EB">
              <w:rPr>
                <w:noProof/>
                <w:webHidden/>
              </w:rPr>
              <w:t>35</w:t>
            </w:r>
            <w:r>
              <w:rPr>
                <w:noProof/>
                <w:webHidden/>
              </w:rPr>
              <w:fldChar w:fldCharType="end"/>
            </w:r>
          </w:hyperlink>
        </w:p>
        <w:p w14:paraId="430A1F4C" w14:textId="3917E9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1554EB">
              <w:rPr>
                <w:noProof/>
                <w:webHidden/>
              </w:rPr>
              <w:t>37</w:t>
            </w:r>
            <w:r>
              <w:rPr>
                <w:noProof/>
                <w:webHidden/>
              </w:rPr>
              <w:fldChar w:fldCharType="end"/>
            </w:r>
          </w:hyperlink>
        </w:p>
        <w:p w14:paraId="765F78A7" w14:textId="01B667E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1554EB">
              <w:rPr>
                <w:noProof/>
                <w:webHidden/>
              </w:rPr>
              <w:t>38</w:t>
            </w:r>
            <w:r>
              <w:rPr>
                <w:noProof/>
                <w:webHidden/>
              </w:rPr>
              <w:fldChar w:fldCharType="end"/>
            </w:r>
          </w:hyperlink>
        </w:p>
        <w:p w14:paraId="47A49AE6" w14:textId="1EB0647E"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1554EB">
              <w:rPr>
                <w:noProof/>
                <w:webHidden/>
              </w:rPr>
              <w:t>38</w:t>
            </w:r>
            <w:r>
              <w:rPr>
                <w:noProof/>
                <w:webHidden/>
              </w:rPr>
              <w:fldChar w:fldCharType="end"/>
            </w:r>
          </w:hyperlink>
        </w:p>
        <w:p w14:paraId="10D749B1" w14:textId="17FEA06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1554EB">
              <w:rPr>
                <w:noProof/>
                <w:webHidden/>
              </w:rPr>
              <w:t>39</w:t>
            </w:r>
            <w:r>
              <w:rPr>
                <w:noProof/>
                <w:webHidden/>
              </w:rPr>
              <w:fldChar w:fldCharType="end"/>
            </w:r>
          </w:hyperlink>
        </w:p>
        <w:p w14:paraId="2E32C080" w14:textId="26E6B0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1554EB">
              <w:rPr>
                <w:noProof/>
                <w:webHidden/>
              </w:rPr>
              <w:t>43</w:t>
            </w:r>
            <w:r>
              <w:rPr>
                <w:noProof/>
                <w:webHidden/>
              </w:rPr>
              <w:fldChar w:fldCharType="end"/>
            </w:r>
          </w:hyperlink>
        </w:p>
        <w:p w14:paraId="6C0FC6FD" w14:textId="0D95D65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1554EB">
              <w:rPr>
                <w:noProof/>
                <w:webHidden/>
              </w:rPr>
              <w:t>44</w:t>
            </w:r>
            <w:r>
              <w:rPr>
                <w:noProof/>
                <w:webHidden/>
              </w:rPr>
              <w:fldChar w:fldCharType="end"/>
            </w:r>
          </w:hyperlink>
        </w:p>
        <w:p w14:paraId="3451C59B" w14:textId="4722D5B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1554EB">
              <w:rPr>
                <w:noProof/>
                <w:webHidden/>
              </w:rPr>
              <w:t>54</w:t>
            </w:r>
            <w:r>
              <w:rPr>
                <w:noProof/>
                <w:webHidden/>
              </w:rPr>
              <w:fldChar w:fldCharType="end"/>
            </w:r>
          </w:hyperlink>
        </w:p>
        <w:p w14:paraId="4016A227" w14:textId="69B17ED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1554EB">
              <w:rPr>
                <w:noProof/>
                <w:webHidden/>
              </w:rPr>
              <w:t>67</w:t>
            </w:r>
            <w:r>
              <w:rPr>
                <w:noProof/>
                <w:webHidden/>
              </w:rPr>
              <w:fldChar w:fldCharType="end"/>
            </w:r>
          </w:hyperlink>
        </w:p>
        <w:p w14:paraId="3F5779A6" w14:textId="553640F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1554EB">
              <w:rPr>
                <w:noProof/>
                <w:webHidden/>
              </w:rPr>
              <w:t>68</w:t>
            </w:r>
            <w:r>
              <w:rPr>
                <w:noProof/>
                <w:webHidden/>
              </w:rPr>
              <w:fldChar w:fldCharType="end"/>
            </w:r>
          </w:hyperlink>
        </w:p>
        <w:p w14:paraId="19E2BA16" w14:textId="3896993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1554EB">
              <w:rPr>
                <w:noProof/>
                <w:webHidden/>
              </w:rPr>
              <w:t>68</w:t>
            </w:r>
            <w:r>
              <w:rPr>
                <w:noProof/>
                <w:webHidden/>
              </w:rPr>
              <w:fldChar w:fldCharType="end"/>
            </w:r>
          </w:hyperlink>
        </w:p>
        <w:p w14:paraId="2A099D3C" w14:textId="02F73E7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1554EB">
              <w:rPr>
                <w:noProof/>
                <w:webHidden/>
              </w:rPr>
              <w:t>74</w:t>
            </w:r>
            <w:r>
              <w:rPr>
                <w:noProof/>
                <w:webHidden/>
              </w:rPr>
              <w:fldChar w:fldCharType="end"/>
            </w:r>
          </w:hyperlink>
        </w:p>
        <w:p w14:paraId="4DE1C5F6" w14:textId="4717967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1554EB">
              <w:rPr>
                <w:noProof/>
                <w:webHidden/>
              </w:rPr>
              <w:t>76</w:t>
            </w:r>
            <w:r>
              <w:rPr>
                <w:noProof/>
                <w:webHidden/>
              </w:rPr>
              <w:fldChar w:fldCharType="end"/>
            </w:r>
          </w:hyperlink>
        </w:p>
        <w:p w14:paraId="69744CED" w14:textId="00DE51A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1554EB">
              <w:rPr>
                <w:noProof/>
                <w:webHidden/>
              </w:rPr>
              <w:t>76</w:t>
            </w:r>
            <w:r>
              <w:rPr>
                <w:noProof/>
                <w:webHidden/>
              </w:rPr>
              <w:fldChar w:fldCharType="end"/>
            </w:r>
          </w:hyperlink>
        </w:p>
        <w:p w14:paraId="2DB802C8" w14:textId="051E8C8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1554EB">
              <w:rPr>
                <w:noProof/>
                <w:webHidden/>
              </w:rPr>
              <w:t>79</w:t>
            </w:r>
            <w:r>
              <w:rPr>
                <w:noProof/>
                <w:webHidden/>
              </w:rPr>
              <w:fldChar w:fldCharType="end"/>
            </w:r>
          </w:hyperlink>
        </w:p>
        <w:p w14:paraId="074F6E9A" w14:textId="67F23BD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1554EB">
              <w:rPr>
                <w:noProof/>
                <w:webHidden/>
              </w:rPr>
              <w:t>79</w:t>
            </w:r>
            <w:r>
              <w:rPr>
                <w:noProof/>
                <w:webHidden/>
              </w:rPr>
              <w:fldChar w:fldCharType="end"/>
            </w:r>
          </w:hyperlink>
        </w:p>
        <w:p w14:paraId="0D52C96A" w14:textId="771ED732"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1554EB">
              <w:rPr>
                <w:noProof/>
                <w:webHidden/>
              </w:rPr>
              <w:t>79</w:t>
            </w:r>
            <w:r>
              <w:rPr>
                <w:noProof/>
                <w:webHidden/>
              </w:rPr>
              <w:fldChar w:fldCharType="end"/>
            </w:r>
          </w:hyperlink>
        </w:p>
        <w:p w14:paraId="3C059537" w14:textId="24CD1AD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1554EB">
              <w:rPr>
                <w:noProof/>
                <w:webHidden/>
              </w:rPr>
              <w:t>79</w:t>
            </w:r>
            <w:r>
              <w:rPr>
                <w:noProof/>
                <w:webHidden/>
              </w:rPr>
              <w:fldChar w:fldCharType="end"/>
            </w:r>
          </w:hyperlink>
        </w:p>
        <w:p w14:paraId="3D3A312D" w14:textId="08D6157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1554EB">
              <w:rPr>
                <w:noProof/>
                <w:webHidden/>
              </w:rPr>
              <w:t>80</w:t>
            </w:r>
            <w:r>
              <w:rPr>
                <w:noProof/>
                <w:webHidden/>
              </w:rPr>
              <w:fldChar w:fldCharType="end"/>
            </w:r>
          </w:hyperlink>
        </w:p>
        <w:p w14:paraId="7C7D6F26" w14:textId="6BBC596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1554EB">
              <w:rPr>
                <w:noProof/>
                <w:webHidden/>
              </w:rPr>
              <w:t>81</w:t>
            </w:r>
            <w:r>
              <w:rPr>
                <w:noProof/>
                <w:webHidden/>
              </w:rPr>
              <w:fldChar w:fldCharType="end"/>
            </w:r>
          </w:hyperlink>
        </w:p>
        <w:p w14:paraId="731E02E8" w14:textId="66F3B32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1554EB">
              <w:rPr>
                <w:noProof/>
                <w:webHidden/>
              </w:rPr>
              <w:t>83</w:t>
            </w:r>
            <w:r>
              <w:rPr>
                <w:noProof/>
                <w:webHidden/>
              </w:rPr>
              <w:fldChar w:fldCharType="end"/>
            </w:r>
          </w:hyperlink>
        </w:p>
        <w:p w14:paraId="61627318" w14:textId="0606A9A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1554EB">
              <w:rPr>
                <w:noProof/>
                <w:webHidden/>
              </w:rPr>
              <w:t>83</w:t>
            </w:r>
            <w:r>
              <w:rPr>
                <w:noProof/>
                <w:webHidden/>
              </w:rPr>
              <w:fldChar w:fldCharType="end"/>
            </w:r>
          </w:hyperlink>
        </w:p>
        <w:p w14:paraId="18E64074" w14:textId="65FE077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1554EB">
              <w:rPr>
                <w:noProof/>
                <w:webHidden/>
              </w:rPr>
              <w:t>83</w:t>
            </w:r>
            <w:r>
              <w:rPr>
                <w:noProof/>
                <w:webHidden/>
              </w:rPr>
              <w:fldChar w:fldCharType="end"/>
            </w:r>
          </w:hyperlink>
        </w:p>
        <w:p w14:paraId="544368B9" w14:textId="0362244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1554EB">
              <w:rPr>
                <w:noProof/>
                <w:webHidden/>
              </w:rPr>
              <w:t>84</w:t>
            </w:r>
            <w:r>
              <w:rPr>
                <w:noProof/>
                <w:webHidden/>
              </w:rPr>
              <w:fldChar w:fldCharType="end"/>
            </w:r>
          </w:hyperlink>
        </w:p>
        <w:p w14:paraId="39155F18" w14:textId="1C48876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1554EB">
              <w:rPr>
                <w:noProof/>
                <w:webHidden/>
              </w:rPr>
              <w:t>86</w:t>
            </w:r>
            <w:r>
              <w:rPr>
                <w:noProof/>
                <w:webHidden/>
              </w:rPr>
              <w:fldChar w:fldCharType="end"/>
            </w:r>
          </w:hyperlink>
        </w:p>
        <w:p w14:paraId="03EDE60D" w14:textId="4B3C014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1554EB">
              <w:rPr>
                <w:noProof/>
                <w:webHidden/>
              </w:rPr>
              <w:t>86</w:t>
            </w:r>
            <w:r>
              <w:rPr>
                <w:noProof/>
                <w:webHidden/>
              </w:rPr>
              <w:fldChar w:fldCharType="end"/>
            </w:r>
          </w:hyperlink>
        </w:p>
        <w:p w14:paraId="589F3B64" w14:textId="02A81FE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1554EB">
              <w:rPr>
                <w:noProof/>
                <w:webHidden/>
              </w:rPr>
              <w:t>86</w:t>
            </w:r>
            <w:r>
              <w:rPr>
                <w:noProof/>
                <w:webHidden/>
              </w:rPr>
              <w:fldChar w:fldCharType="end"/>
            </w:r>
          </w:hyperlink>
        </w:p>
        <w:p w14:paraId="6FB64DC8" w14:textId="6DC95DC0"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1554EB">
              <w:rPr>
                <w:noProof/>
                <w:webHidden/>
              </w:rPr>
              <w:t>87</w:t>
            </w:r>
            <w:r>
              <w:rPr>
                <w:noProof/>
                <w:webHidden/>
              </w:rPr>
              <w:fldChar w:fldCharType="end"/>
            </w:r>
          </w:hyperlink>
        </w:p>
        <w:p w14:paraId="3FD2E56C" w14:textId="6B21AF6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1554EB">
              <w:rPr>
                <w:noProof/>
                <w:webHidden/>
              </w:rPr>
              <w:t>87</w:t>
            </w:r>
            <w:r>
              <w:rPr>
                <w:noProof/>
                <w:webHidden/>
              </w:rPr>
              <w:fldChar w:fldCharType="end"/>
            </w:r>
          </w:hyperlink>
        </w:p>
        <w:p w14:paraId="18B82C24" w14:textId="093EF7F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1554EB">
              <w:rPr>
                <w:noProof/>
                <w:webHidden/>
              </w:rPr>
              <w:t>87</w:t>
            </w:r>
            <w:r>
              <w:rPr>
                <w:noProof/>
                <w:webHidden/>
              </w:rPr>
              <w:fldChar w:fldCharType="end"/>
            </w:r>
          </w:hyperlink>
        </w:p>
        <w:p w14:paraId="6C8214A0" w14:textId="46CDB32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1554EB">
              <w:rPr>
                <w:noProof/>
                <w:webHidden/>
              </w:rPr>
              <w:t>87</w:t>
            </w:r>
            <w:r>
              <w:rPr>
                <w:noProof/>
                <w:webHidden/>
              </w:rPr>
              <w:fldChar w:fldCharType="end"/>
            </w:r>
          </w:hyperlink>
        </w:p>
        <w:p w14:paraId="555E3D21" w14:textId="1870F0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1554EB">
              <w:rPr>
                <w:noProof/>
                <w:webHidden/>
              </w:rPr>
              <w:t>89</w:t>
            </w:r>
            <w:r>
              <w:rPr>
                <w:noProof/>
                <w:webHidden/>
              </w:rPr>
              <w:fldChar w:fldCharType="end"/>
            </w:r>
          </w:hyperlink>
        </w:p>
        <w:p w14:paraId="1B5BF056" w14:textId="30FA30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1554EB">
              <w:rPr>
                <w:noProof/>
                <w:webHidden/>
              </w:rPr>
              <w:t>89</w:t>
            </w:r>
            <w:r>
              <w:rPr>
                <w:noProof/>
                <w:webHidden/>
              </w:rPr>
              <w:fldChar w:fldCharType="end"/>
            </w:r>
          </w:hyperlink>
        </w:p>
        <w:p w14:paraId="311FC273" w14:textId="04A4544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1554EB">
              <w:rPr>
                <w:noProof/>
                <w:webHidden/>
              </w:rPr>
              <w:t>90</w:t>
            </w:r>
            <w:r>
              <w:rPr>
                <w:noProof/>
                <w:webHidden/>
              </w:rPr>
              <w:fldChar w:fldCharType="end"/>
            </w:r>
          </w:hyperlink>
        </w:p>
        <w:p w14:paraId="2A7379E4" w14:textId="2162D1A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1554EB">
              <w:rPr>
                <w:noProof/>
                <w:webHidden/>
              </w:rPr>
              <w:t>92</w:t>
            </w:r>
            <w:r>
              <w:rPr>
                <w:noProof/>
                <w:webHidden/>
              </w:rPr>
              <w:fldChar w:fldCharType="end"/>
            </w:r>
          </w:hyperlink>
        </w:p>
        <w:p w14:paraId="2B17D794" w14:textId="22DFD9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1554EB">
              <w:rPr>
                <w:noProof/>
                <w:webHidden/>
              </w:rPr>
              <w:t>101</w:t>
            </w:r>
            <w:r>
              <w:rPr>
                <w:noProof/>
                <w:webHidden/>
              </w:rPr>
              <w:fldChar w:fldCharType="end"/>
            </w:r>
          </w:hyperlink>
        </w:p>
        <w:p w14:paraId="4CB601A3" w14:textId="3EE30A9A"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1554EB">
              <w:rPr>
                <w:noProof/>
                <w:webHidden/>
              </w:rPr>
              <w:t>102</w:t>
            </w:r>
            <w:r>
              <w:rPr>
                <w:noProof/>
                <w:webHidden/>
              </w:rPr>
              <w:fldChar w:fldCharType="end"/>
            </w:r>
          </w:hyperlink>
        </w:p>
        <w:p w14:paraId="7D699EE1" w14:textId="6FD0D5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1554EB">
              <w:rPr>
                <w:noProof/>
                <w:webHidden/>
              </w:rPr>
              <w:t>102</w:t>
            </w:r>
            <w:r>
              <w:rPr>
                <w:noProof/>
                <w:webHidden/>
              </w:rPr>
              <w:fldChar w:fldCharType="end"/>
            </w:r>
          </w:hyperlink>
        </w:p>
        <w:p w14:paraId="580127AE" w14:textId="67018BA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1554EB">
              <w:rPr>
                <w:noProof/>
                <w:webHidden/>
              </w:rPr>
              <w:t>102</w:t>
            </w:r>
            <w:r>
              <w:rPr>
                <w:noProof/>
                <w:webHidden/>
              </w:rPr>
              <w:fldChar w:fldCharType="end"/>
            </w:r>
          </w:hyperlink>
        </w:p>
        <w:p w14:paraId="3F5C277C" w14:textId="50A6039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1554EB">
              <w:rPr>
                <w:noProof/>
                <w:webHidden/>
              </w:rPr>
              <w:t>103</w:t>
            </w:r>
            <w:r>
              <w:rPr>
                <w:noProof/>
                <w:webHidden/>
              </w:rPr>
              <w:fldChar w:fldCharType="end"/>
            </w:r>
          </w:hyperlink>
        </w:p>
        <w:p w14:paraId="4D63A1C1" w14:textId="3106643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1554EB">
              <w:rPr>
                <w:noProof/>
                <w:webHidden/>
              </w:rPr>
              <w:t>105</w:t>
            </w:r>
            <w:r>
              <w:rPr>
                <w:noProof/>
                <w:webHidden/>
              </w:rPr>
              <w:fldChar w:fldCharType="end"/>
            </w:r>
          </w:hyperlink>
        </w:p>
        <w:p w14:paraId="02413D90" w14:textId="5C82997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1554EB">
              <w:rPr>
                <w:noProof/>
                <w:webHidden/>
              </w:rPr>
              <w:t>106</w:t>
            </w:r>
            <w:r>
              <w:rPr>
                <w:noProof/>
                <w:webHidden/>
              </w:rPr>
              <w:fldChar w:fldCharType="end"/>
            </w:r>
          </w:hyperlink>
        </w:p>
        <w:p w14:paraId="1BE365A0" w14:textId="3CE830B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1554EB">
              <w:rPr>
                <w:noProof/>
                <w:webHidden/>
              </w:rPr>
              <w:t>107</w:t>
            </w:r>
            <w:r>
              <w:rPr>
                <w:noProof/>
                <w:webHidden/>
              </w:rPr>
              <w:fldChar w:fldCharType="end"/>
            </w:r>
          </w:hyperlink>
        </w:p>
        <w:p w14:paraId="7DBE7A53" w14:textId="62BA3E7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1554EB">
              <w:rPr>
                <w:noProof/>
                <w:webHidden/>
              </w:rPr>
              <w:t>108</w:t>
            </w:r>
            <w:r>
              <w:rPr>
                <w:noProof/>
                <w:webHidden/>
              </w:rPr>
              <w:fldChar w:fldCharType="end"/>
            </w:r>
          </w:hyperlink>
        </w:p>
        <w:p w14:paraId="0F67B2C6" w14:textId="3A6B9B4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1554EB">
              <w:rPr>
                <w:noProof/>
                <w:webHidden/>
              </w:rPr>
              <w:t>110</w:t>
            </w:r>
            <w:r>
              <w:rPr>
                <w:noProof/>
                <w:webHidden/>
              </w:rPr>
              <w:fldChar w:fldCharType="end"/>
            </w:r>
          </w:hyperlink>
        </w:p>
        <w:p w14:paraId="184209B5" w14:textId="041B573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1554EB">
              <w:rPr>
                <w:noProof/>
                <w:webHidden/>
              </w:rPr>
              <w:t>110</w:t>
            </w:r>
            <w:r>
              <w:rPr>
                <w:noProof/>
                <w:webHidden/>
              </w:rPr>
              <w:fldChar w:fldCharType="end"/>
            </w:r>
          </w:hyperlink>
        </w:p>
        <w:p w14:paraId="387B2BF0" w14:textId="647BEC6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1554EB">
              <w:rPr>
                <w:noProof/>
                <w:webHidden/>
              </w:rPr>
              <w:t>113</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251C3B3"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97CD9">
        <w:rPr>
          <w:i/>
          <w:iCs/>
          <w:noProof/>
          <w:lang w:val="ru-RU"/>
        </w:rPr>
        <w:t>27.10.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0529DB40"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8212BA5"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569AE" w:rsidRPr="00A569A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D8F1E4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923695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ED3FE9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AF4BEE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640C8D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D35E63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DAEF1C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6</w:t>
            </w:r>
            <w:r w:rsidR="008466D9" w:rsidRPr="00C87244">
              <w:rPr>
                <w:lang w:val="en-US"/>
              </w:rPr>
              <w:fldChar w:fldCharType="end"/>
            </w:r>
            <w:bookmarkEnd w:id="31"/>
            <w:r w:rsidRPr="00C87244">
              <w:rPr>
                <w:lang w:val="en-US"/>
              </w:rPr>
              <w:t>)</w:t>
            </w:r>
          </w:p>
        </w:tc>
      </w:tr>
    </w:tbl>
    <w:p w14:paraId="2677BF9F" w14:textId="3B389673"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569AE" w:rsidRPr="00C87244">
        <w:rPr>
          <w:lang w:val="en-US"/>
        </w:rPr>
        <w:t>(</w:t>
      </w:r>
      <w:r w:rsidR="00A569A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144498F"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0C7A81E"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75F278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569A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140196D8"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569AE" w:rsidRPr="00C87244">
        <w:rPr>
          <w:lang w:val="en-US"/>
        </w:rPr>
        <w:t>(</w:t>
      </w:r>
      <w:r w:rsidR="00A569A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F971016"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89B67C9"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5B2C9C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25A236C"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569A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18A312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F040C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9B1991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569AE" w:rsidRPr="00C87244">
        <w:rPr>
          <w:lang w:val="en-US"/>
        </w:rPr>
        <w:t>(</w:t>
      </w:r>
      <w:r w:rsidR="00A569A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80C9FE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1DCD81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F538F3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D4ED110"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569A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288252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05B1BF9"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12C7738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6A68844"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7</w:t>
            </w:r>
            <w:r w:rsidR="008466D9" w:rsidRPr="00C87244">
              <w:rPr>
                <w:lang w:val="en-US"/>
              </w:rPr>
              <w:fldChar w:fldCharType="end"/>
            </w:r>
            <w:bookmarkEnd w:id="71"/>
            <w:r w:rsidRPr="00C87244">
              <w:rPr>
                <w:lang w:val="en-US"/>
              </w:rPr>
              <w:t>)</w:t>
            </w:r>
          </w:p>
        </w:tc>
      </w:tr>
    </w:tbl>
    <w:p w14:paraId="74CFFBB0" w14:textId="0165BA35"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569A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B76018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569AE" w:rsidRPr="00C87244">
        <w:rPr>
          <w:lang w:val="en-US"/>
        </w:rPr>
        <w:t>(</w:t>
      </w:r>
      <w:r w:rsidR="00A569AE">
        <w:rPr>
          <w:noProof/>
          <w:lang w:val="en-US"/>
        </w:rPr>
        <w:t>15</w:t>
      </w:r>
      <w:r w:rsidR="00A569A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A8A592E"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356DFE0"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19</w:t>
            </w:r>
            <w:r w:rsidR="008466D9" w:rsidRPr="00C87244">
              <w:rPr>
                <w:lang w:val="en-US"/>
              </w:rPr>
              <w:fldChar w:fldCharType="end"/>
            </w:r>
            <w:bookmarkEnd w:id="76"/>
            <w:r w:rsidRPr="00C87244">
              <w:rPr>
                <w:lang w:val="en-US"/>
              </w:rPr>
              <w:t>)</w:t>
            </w:r>
          </w:p>
        </w:tc>
      </w:tr>
    </w:tbl>
    <w:p w14:paraId="608EDDE5" w14:textId="2044FC1B"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569AE" w:rsidRPr="00C87244">
        <w:rPr>
          <w:lang w:val="en-US"/>
        </w:rPr>
        <w:t>(</w:t>
      </w:r>
      <w:r w:rsidR="00A569AE">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31E5C9B"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569AE" w:rsidRPr="00C87244">
        <w:rPr>
          <w:lang w:val="en-US"/>
        </w:rPr>
        <w:t>(</w:t>
      </w:r>
      <w:r w:rsidR="00A569AE">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569AE" w:rsidRPr="00C87244">
        <w:rPr>
          <w:lang w:val="en-US"/>
        </w:rPr>
        <w:t>(</w:t>
      </w:r>
      <w:r w:rsidR="00A569AE">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FA60801"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569AE" w:rsidRPr="00C87244">
        <w:rPr>
          <w:lang w:val="en-US"/>
        </w:rPr>
        <w:t>(</w:t>
      </w:r>
      <w:r w:rsidR="00A569AE">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569AE" w:rsidRPr="00C87244">
        <w:rPr>
          <w:lang w:val="en-US"/>
        </w:rPr>
        <w:t>(</w:t>
      </w:r>
      <w:r w:rsidR="00A569AE">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569AE" w:rsidRPr="00C87244">
        <w:rPr>
          <w:lang w:val="en-US"/>
        </w:rPr>
        <w:t>(</w:t>
      </w:r>
      <w:r w:rsidR="00A569AE">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B3380E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0</w:t>
            </w:r>
            <w:r w:rsidR="008466D9" w:rsidRPr="00C87244">
              <w:rPr>
                <w:lang w:val="en-US"/>
              </w:rPr>
              <w:fldChar w:fldCharType="end"/>
            </w:r>
            <w:r w:rsidRPr="00C87244">
              <w:rPr>
                <w:lang w:val="en-US"/>
              </w:rPr>
              <w:t>)</w:t>
            </w:r>
          </w:p>
        </w:tc>
      </w:tr>
    </w:tbl>
    <w:p w14:paraId="380E2FB7" w14:textId="53C057F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569A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30AFFA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A90ECC3"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2</w:t>
            </w:r>
            <w:r w:rsidR="008466D9" w:rsidRPr="00C87244">
              <w:rPr>
                <w:lang w:val="en-US"/>
              </w:rPr>
              <w:fldChar w:fldCharType="end"/>
            </w:r>
            <w:bookmarkEnd w:id="84"/>
            <w:r w:rsidRPr="00C87244">
              <w:rPr>
                <w:lang w:val="en-US"/>
              </w:rPr>
              <w:t>)</w:t>
            </w:r>
          </w:p>
        </w:tc>
      </w:tr>
    </w:tbl>
    <w:p w14:paraId="4B97D592" w14:textId="5EF3C05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569AE" w:rsidRPr="00C87244">
        <w:rPr>
          <w:lang w:val="en-US"/>
        </w:rPr>
        <w:t>(</w:t>
      </w:r>
      <w:r w:rsidR="00A569AE">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1522269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569AE" w:rsidRPr="00C87244">
        <w:rPr>
          <w:lang w:val="en-US"/>
        </w:rPr>
        <w:t>(</w:t>
      </w:r>
      <w:r w:rsidR="00A569AE">
        <w:rPr>
          <w:noProof/>
          <w:lang w:val="en-US"/>
        </w:rPr>
        <w:t>22</w:t>
      </w:r>
      <w:r w:rsidR="00733F53" w:rsidRPr="00C87244">
        <w:rPr>
          <w:lang w:val="en-US"/>
        </w:rPr>
        <w:fldChar w:fldCharType="end"/>
      </w:r>
      <w:r w:rsidR="00733F53" w:rsidRPr="00C87244">
        <w:rPr>
          <w:lang w:val="en-US"/>
        </w:rPr>
        <w:t>).</w:t>
      </w:r>
    </w:p>
    <w:p w14:paraId="3ED4125A" w14:textId="3ECB4F9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569AE" w:rsidRPr="00C87244">
        <w:rPr>
          <w:lang w:val="en-US"/>
        </w:rPr>
        <w:t>(</w:t>
      </w:r>
      <w:r w:rsidR="00A569AE">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9FF660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1D12B0F"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EFC304D"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86F3D8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1D9A641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569A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569A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5EE13D"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1356C6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569AE" w:rsidRPr="00C87244">
        <w:rPr>
          <w:lang w:val="en-US"/>
        </w:rPr>
        <w:t>(</w:t>
      </w:r>
      <w:r w:rsidR="00A569AE">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569AE" w:rsidRPr="00C87244">
        <w:rPr>
          <w:lang w:val="en-US"/>
        </w:rPr>
        <w:t>(</w:t>
      </w:r>
      <w:r w:rsidR="00A569AE">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1801AE1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569AE">
        <w:rPr>
          <w:rFonts w:cstheme="minorHAnsi"/>
          <w:lang w:val="en-US"/>
        </w:rPr>
        <w:t>V.5</w:t>
      </w:r>
      <w:r w:rsidRPr="00C87244">
        <w:rPr>
          <w:rFonts w:cstheme="minorHAnsi"/>
          <w:lang w:val="en-US"/>
        </w:rPr>
        <w:fldChar w:fldCharType="end"/>
      </w:r>
      <w:r w:rsidRPr="00C87244">
        <w:rPr>
          <w:rFonts w:cstheme="minorHAnsi"/>
          <w:lang w:val="en-US"/>
        </w:rPr>
        <w:t>.</w:t>
      </w:r>
    </w:p>
    <w:p w14:paraId="7B31C675" w14:textId="6B9612A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569AE" w:rsidRPr="00C87244">
        <w:rPr>
          <w:lang w:val="en-US"/>
        </w:rPr>
        <w:t>(</w:t>
      </w:r>
      <w:r w:rsidR="00A569AE">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569AE" w:rsidRPr="00C87244">
        <w:rPr>
          <w:lang w:val="en-US"/>
        </w:rPr>
        <w:t>(</w:t>
      </w:r>
      <w:r w:rsidR="00A569AE">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313417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569AE" w:rsidRPr="00C87244">
        <w:rPr>
          <w:lang w:val="en-US"/>
        </w:rPr>
        <w:t>(</w:t>
      </w:r>
      <w:r w:rsidR="00A569AE">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383B5C5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00C57685">
        <w:rPr>
          <w:lang w:val="en-US"/>
        </w:rPr>
        <w:t xml:space="preserve">, and its improved version NLH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569A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569A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569AE">
        <w:rPr>
          <w:lang w:val="en-US"/>
        </w:rPr>
        <w:t>e)</w:t>
      </w:r>
      <w:r w:rsidR="0019302E">
        <w:rPr>
          <w:lang w:val="en-US"/>
        </w:rPr>
        <w:fldChar w:fldCharType="end"/>
      </w:r>
      <w:r w:rsidR="0019302E">
        <w:rPr>
          <w:lang w:val="en-US"/>
        </w:rPr>
        <w:t>)</w:t>
      </w:r>
      <w:r w:rsidRPr="00C87244">
        <w:rPr>
          <w:lang w:val="en-US"/>
        </w:rPr>
        <w:t>.</w:t>
      </w:r>
    </w:p>
    <w:p w14:paraId="09E6FE06" w14:textId="1886CB2B"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26D9786"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746EF4">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8]","plainTextFormattedCitation":"[88]","previouslyFormattedCitation":"[88]"},"properties":{"noteIndex":0},"schema":"https://github.com/citation-style-language/schema/raw/master/csl-citation.json"}</w:instrText>
      </w:r>
      <w:r w:rsidR="008D30B7" w:rsidRPr="00C87244">
        <w:rPr>
          <w:lang w:val="en-US"/>
        </w:rPr>
        <w:fldChar w:fldCharType="separate"/>
      </w:r>
      <w:r w:rsidR="00746EF4" w:rsidRPr="00746EF4">
        <w:rPr>
          <w:noProof/>
          <w:lang w:val="en-US"/>
        </w:rPr>
        <w:t>[88]</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005220A2" w:rsidRPr="00C87244">
        <w:rPr>
          <w:lang w:val="en-US"/>
        </w:rPr>
        <w:fldChar w:fldCharType="separate"/>
      </w:r>
      <w:r w:rsidR="00746EF4" w:rsidRPr="00746EF4">
        <w:rPr>
          <w:noProof/>
          <w:lang w:val="en-US"/>
        </w:rPr>
        <w:t>[89]</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E861CF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404EDD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1C139C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7CCD1B96"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746EF4">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90]","plainTextFormattedCitation":"[90]","previouslyFormattedCitation":"[90]"},"properties":{"noteIndex":0},"schema":"https://github.com/citation-style-language/schema/raw/master/csl-citation.json"}</w:instrText>
      </w:r>
      <w:r w:rsidR="00462C19" w:rsidRPr="00C87244">
        <w:rPr>
          <w:lang w:val="en-US"/>
        </w:rPr>
        <w:fldChar w:fldCharType="separate"/>
      </w:r>
      <w:r w:rsidR="00746EF4" w:rsidRPr="00746EF4">
        <w:rPr>
          <w:noProof/>
          <w:lang w:val="en-US"/>
        </w:rPr>
        <w:t>[90]</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4E7976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1246FB3"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2</w:t>
            </w:r>
            <w:r w:rsidR="008466D9" w:rsidRPr="00C87244">
              <w:rPr>
                <w:lang w:val="en-US"/>
              </w:rPr>
              <w:fldChar w:fldCharType="end"/>
            </w:r>
            <w:bookmarkEnd w:id="128"/>
            <w:r w:rsidRPr="00C87244">
              <w:rPr>
                <w:lang w:val="en-US"/>
              </w:rPr>
              <w:t>)</w:t>
            </w:r>
          </w:p>
        </w:tc>
      </w:tr>
    </w:tbl>
    <w:p w14:paraId="4FA5553E" w14:textId="56C2282E"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569AE" w:rsidRPr="00C87244">
        <w:rPr>
          <w:lang w:val="en-US"/>
        </w:rPr>
        <w:t>(</w:t>
      </w:r>
      <w:r w:rsidR="00A569AE">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62A625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9E34AE1"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3</w:t>
            </w:r>
            <w:r w:rsidR="008466D9" w:rsidRPr="00C87244">
              <w:rPr>
                <w:lang w:val="en-US"/>
              </w:rPr>
              <w:fldChar w:fldCharType="end"/>
            </w:r>
            <w:bookmarkEnd w:id="132"/>
            <w:r w:rsidRPr="00C87244">
              <w:rPr>
                <w:lang w:val="en-US"/>
              </w:rPr>
              <w:t>)</w:t>
            </w:r>
          </w:p>
        </w:tc>
      </w:tr>
    </w:tbl>
    <w:p w14:paraId="74A9D57D" w14:textId="5C1F3446"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569AE" w:rsidRPr="00C87244">
        <w:rPr>
          <w:lang w:val="en-US"/>
        </w:rPr>
        <w:t>(</w:t>
      </w:r>
      <w:r w:rsidR="00A569AE">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10BE824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569AE" w:rsidRPr="00C87244">
        <w:rPr>
          <w:lang w:val="en-US"/>
        </w:rPr>
        <w:t>(</w:t>
      </w:r>
      <w:r w:rsidR="00A569AE">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C130FD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3E4669A3"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1D73FE">
        <w:rPr>
          <w:rFonts w:eastAsiaTheme="minorEastAsia"/>
          <w:lang w:val="en-US"/>
        </w:rPr>
        <w:fldChar w:fldCharType="separate"/>
      </w:r>
      <w:r w:rsidR="00746EF4" w:rsidRPr="00746EF4">
        <w:rPr>
          <w:rFonts w:eastAsiaTheme="minorEastAsia"/>
          <w:noProof/>
          <w:lang w:val="en-US"/>
        </w:rPr>
        <w:t>[63,92]</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1A20287"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47F0D991"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7748B0">
        <w:rPr>
          <w:rFonts w:eastAsiaTheme="minorEastAsia"/>
          <w:lang w:val="en-US"/>
        </w:rPr>
        <w:fldChar w:fldCharType="separate"/>
      </w:r>
      <w:r w:rsidR="00746EF4" w:rsidRPr="00746EF4">
        <w:rPr>
          <w:rFonts w:eastAsiaTheme="minorEastAsia"/>
          <w:noProof/>
          <w:lang w:val="en-US"/>
        </w:rPr>
        <w:t>[63,92]</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64A26B1"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6F17DDAA"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569AE" w:rsidRPr="00C87244">
        <w:rPr>
          <w:lang w:val="en-US"/>
        </w:rPr>
        <w:t>(</w:t>
      </w:r>
      <w:r w:rsidR="00A569AE">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8EC872B"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237EBAB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4794048E"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569AE" w:rsidRPr="00C87244">
        <w:rPr>
          <w:lang w:val="en-US"/>
        </w:rPr>
        <w:t>(</w:t>
      </w:r>
      <w:r w:rsidR="00A569AE">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09ADF690"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569AE" w:rsidRPr="00C87244">
        <w:rPr>
          <w:lang w:val="en-US"/>
        </w:rPr>
        <w:t>(</w:t>
      </w:r>
      <w:r w:rsidR="00A569AE">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C6BD9CC"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C74C4A8"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0C4482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694E207"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9D579CF"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3</w:t>
            </w:r>
            <w:r w:rsidRPr="00C87244">
              <w:rPr>
                <w:lang w:val="en-US"/>
              </w:rPr>
              <w:fldChar w:fldCharType="end"/>
            </w:r>
            <w:bookmarkEnd w:id="161"/>
            <w:r w:rsidRPr="00C87244">
              <w:rPr>
                <w:lang w:val="en-US"/>
              </w:rPr>
              <w:t>)</w:t>
            </w:r>
          </w:p>
        </w:tc>
      </w:tr>
    </w:tbl>
    <w:p w14:paraId="6A99CF7A" w14:textId="0CD6651F"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569AE" w:rsidRPr="00C87244">
        <w:rPr>
          <w:lang w:val="en-US"/>
        </w:rPr>
        <w:t>(</w:t>
      </w:r>
      <w:r w:rsidR="00A569AE">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569AE" w:rsidRPr="00C87244">
        <w:rPr>
          <w:lang w:val="en-US"/>
        </w:rPr>
        <w:t>(</w:t>
      </w:r>
      <w:r w:rsidR="00A569AE">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49A4834"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4</w:t>
            </w:r>
            <w:r w:rsidRPr="00C87244">
              <w:rPr>
                <w:lang w:val="en-US"/>
              </w:rPr>
              <w:fldChar w:fldCharType="end"/>
            </w:r>
            <w:bookmarkEnd w:id="162"/>
            <w:r w:rsidRPr="00C87244">
              <w:rPr>
                <w:lang w:val="en-US"/>
              </w:rPr>
              <w:t>)</w:t>
            </w:r>
          </w:p>
        </w:tc>
      </w:tr>
    </w:tbl>
    <w:p w14:paraId="298EDD95" w14:textId="77F530B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569AE" w:rsidRPr="00C87244">
        <w:rPr>
          <w:lang w:val="en-US"/>
        </w:rPr>
        <w:t>(</w:t>
      </w:r>
      <w:r w:rsidR="00A569AE">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569AE" w:rsidRPr="00C87244">
        <w:rPr>
          <w:lang w:val="en-US"/>
        </w:rPr>
        <w:t>(</w:t>
      </w:r>
      <w:r w:rsidR="00A569AE">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C191FAC"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5</w:t>
            </w:r>
            <w:r w:rsidRPr="00C87244">
              <w:rPr>
                <w:lang w:val="en-US"/>
              </w:rPr>
              <w:fldChar w:fldCharType="end"/>
            </w:r>
            <w:bookmarkEnd w:id="163"/>
            <w:r w:rsidRPr="00C87244">
              <w:rPr>
                <w:lang w:val="en-US"/>
              </w:rPr>
              <w:t>)</w:t>
            </w:r>
          </w:p>
        </w:tc>
      </w:tr>
    </w:tbl>
    <w:p w14:paraId="33504225" w14:textId="10C3E229"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46EF4">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3]","plainTextFormattedCitation":"[93]","previouslyFormattedCitation":"[93]"},"properties":{"noteIndex":0},"schema":"https://github.com/citation-style-language/schema/raw/master/csl-citation.json"}</w:instrText>
      </w:r>
      <w:r w:rsidR="00E92C53">
        <w:rPr>
          <w:lang w:val="en-US"/>
        </w:rPr>
        <w:fldChar w:fldCharType="separate"/>
      </w:r>
      <w:r w:rsidR="00746EF4" w:rsidRPr="00746EF4">
        <w:rPr>
          <w:noProof/>
          <w:lang w:val="en-US"/>
        </w:rPr>
        <w:t>[93]</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569AE" w:rsidRPr="00C87244">
        <w:rPr>
          <w:lang w:val="en-US"/>
        </w:rPr>
        <w:t>(</w:t>
      </w:r>
      <w:r w:rsidR="00A569AE">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D857B95"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975749B"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569AE" w:rsidRPr="00C87244">
        <w:rPr>
          <w:lang w:val="en-US"/>
        </w:rPr>
        <w:t>(</w:t>
      </w:r>
      <w:r w:rsidR="00A569AE">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B037355"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7</w:t>
            </w:r>
            <w:r w:rsidRPr="00C87244">
              <w:rPr>
                <w:lang w:val="en-US"/>
              </w:rPr>
              <w:fldChar w:fldCharType="end"/>
            </w:r>
            <w:bookmarkEnd w:id="165"/>
            <w:r w:rsidRPr="00C87244">
              <w:rPr>
                <w:lang w:val="en-US"/>
              </w:rPr>
              <w:t>)</w:t>
            </w:r>
          </w:p>
        </w:tc>
      </w:tr>
    </w:tbl>
    <w:p w14:paraId="383D3578" w14:textId="467D370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569AE" w:rsidRPr="00C87244">
        <w:rPr>
          <w:lang w:val="en-US"/>
        </w:rPr>
        <w:t>(</w:t>
      </w:r>
      <w:r w:rsidR="00A569AE">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569AE" w:rsidRPr="00C87244">
        <w:rPr>
          <w:lang w:val="en-US"/>
        </w:rPr>
        <w:t>(</w:t>
      </w:r>
      <w:r w:rsidR="00A569AE">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47151156"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4]","plainTextFormattedCitation":"[64,94]","previouslyFormattedCitation":"[64,94]"},"properties":{"noteIndex":0},"schema":"https://github.com/citation-style-language/schema/raw/master/csl-citation.json"}</w:instrText>
      </w:r>
      <w:r w:rsidR="00DB231E">
        <w:rPr>
          <w:lang w:val="en-US"/>
        </w:rPr>
        <w:fldChar w:fldCharType="separate"/>
      </w:r>
      <w:r w:rsidR="00746EF4" w:rsidRPr="00746EF4">
        <w:rPr>
          <w:noProof/>
          <w:lang w:val="en-US"/>
        </w:rPr>
        <w:t>[64,94]</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E0A7FA3"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8</w:t>
            </w:r>
            <w:r w:rsidRPr="00C87244">
              <w:rPr>
                <w:lang w:val="en-US"/>
              </w:rPr>
              <w:fldChar w:fldCharType="end"/>
            </w:r>
            <w:bookmarkEnd w:id="166"/>
            <w:r w:rsidRPr="00C87244">
              <w:rPr>
                <w:lang w:val="en-US"/>
              </w:rPr>
              <w:t>)</w:t>
            </w:r>
          </w:p>
        </w:tc>
      </w:tr>
    </w:tbl>
    <w:p w14:paraId="1BF002EB" w14:textId="7D13CF28"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569AE" w:rsidRPr="00C87244">
        <w:rPr>
          <w:lang w:val="en-US"/>
        </w:rPr>
        <w:t>(</w:t>
      </w:r>
      <w:r w:rsidR="00A569AE">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4]","plainTextFormattedCitation":"[94]","previouslyFormattedCitation":"[94]"},"properties":{"noteIndex":0},"schema":"https://github.com/citation-style-language/schema/raw/master/csl-citation.json"}</w:instrText>
      </w:r>
      <w:r>
        <w:rPr>
          <w:lang w:val="en-US"/>
        </w:rPr>
        <w:fldChar w:fldCharType="separate"/>
      </w:r>
      <w:r w:rsidR="00746EF4" w:rsidRPr="00746EF4">
        <w:rPr>
          <w:noProof/>
          <w:lang w:val="en-US"/>
        </w:rPr>
        <w:t>[94]</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0CAE30B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6C06CF0D"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E74899">
        <w:rPr>
          <w:rFonts w:eastAsiaTheme="minorEastAsia"/>
        </w:rPr>
        <w:fldChar w:fldCharType="separate"/>
      </w:r>
      <w:r w:rsidR="00746EF4" w:rsidRPr="00746EF4">
        <w:rPr>
          <w:rFonts w:eastAsiaTheme="minorEastAsia"/>
          <w:noProof/>
        </w:rPr>
        <w:t>[95]</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1C8DEC09"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3CC140AF"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5]</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17038AA5"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1</w:t>
            </w:r>
            <w:r w:rsidRPr="00C87244">
              <w:rPr>
                <w:lang w:val="en-US"/>
              </w:rPr>
              <w:fldChar w:fldCharType="end"/>
            </w:r>
            <w:r w:rsidRPr="00C87244">
              <w:rPr>
                <w:lang w:val="en-US"/>
              </w:rPr>
              <w:t>)</w:t>
            </w:r>
          </w:p>
        </w:tc>
      </w:tr>
    </w:tbl>
    <w:p w14:paraId="187A4D5E" w14:textId="7E8E03A6"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569AE" w:rsidRPr="00C87244">
        <w:rPr>
          <w:lang w:val="en-US"/>
        </w:rPr>
        <w:t>(</w:t>
      </w:r>
      <w:r w:rsidR="00A569AE">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569AE" w:rsidRPr="00C87244">
        <w:rPr>
          <w:lang w:val="en-US"/>
        </w:rPr>
        <w:t>(</w:t>
      </w:r>
      <w:r w:rsidR="00A569AE">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569AE" w:rsidRPr="00C87244">
        <w:rPr>
          <w:lang w:val="en-US"/>
        </w:rPr>
        <w:t>(</w:t>
      </w:r>
      <w:r w:rsidR="00A569AE">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Pr>
          <w:lang w:val="en-US"/>
        </w:rPr>
        <w:t>.</w:t>
      </w:r>
    </w:p>
    <w:p w14:paraId="7AD0547B" w14:textId="102DC583"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569AE" w:rsidRPr="00C87244">
        <w:rPr>
          <w:lang w:val="en-US"/>
        </w:rPr>
        <w:t>(</w:t>
      </w:r>
      <w:r w:rsidR="00A569AE">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1ED35FDF"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5285D446"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B353DC">
        <w:rPr>
          <w:lang w:val="en-US"/>
        </w:rPr>
        <w:fldChar w:fldCharType="separate"/>
      </w:r>
      <w:r w:rsidR="00746EF4" w:rsidRPr="00746EF4">
        <w:rPr>
          <w:noProof/>
          <w:lang w:val="en-US"/>
        </w:rPr>
        <w:t>[95]</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43F25E9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327A6CD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569A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008C5CE0" w:rsidRPr="00C87244">
        <w:rPr>
          <w:lang w:val="en-US"/>
        </w:rPr>
        <w:fldChar w:fldCharType="separate"/>
      </w:r>
      <w:r w:rsidR="00746EF4" w:rsidRPr="00746EF4">
        <w:rPr>
          <w:noProof/>
          <w:lang w:val="en-US"/>
        </w:rPr>
        <w:t>[92]</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79924C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6]","plainTextFormattedCitation":"[96]","previouslyFormattedCitation":"[96]"},"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6]</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0BA778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EFFEE4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08430D3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569A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26CCDA3"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0D77A93F"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22CC18DF"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7A9BA8FA"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46EF4">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7]","plainTextFormattedCitation":"[97]","previouslyFormattedCitation":"[97]"},"properties":{"noteIndex":0},"schema":"https://github.com/citation-style-language/schema/raw/master/csl-citation.json"}</w:instrText>
      </w:r>
      <w:r w:rsidR="00DA0355" w:rsidRPr="00C87244">
        <w:rPr>
          <w:lang w:val="en-US"/>
        </w:rPr>
        <w:fldChar w:fldCharType="separate"/>
      </w:r>
      <w:r w:rsidR="00746EF4" w:rsidRPr="00746EF4">
        <w:rPr>
          <w:noProof/>
          <w:lang w:val="en-US"/>
        </w:rPr>
        <w:t>[97]</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4pt" o:ole="">
            <v:imagedata r:id="rId18" o:title="" croptop="2454f" cropbottom="3685f" cropleft="2935f" cropright="12889f"/>
          </v:shape>
          <o:OLEObject Type="Embed" ProgID="Origin50.Graph" ShapeID="_x0000_i1025" DrawAspect="Content" ObjectID="_1823061380" r:id="rId19"/>
        </w:object>
      </w:r>
    </w:p>
    <w:p w14:paraId="32AB9784" w14:textId="6190E578" w:rsidR="00B703D5" w:rsidRPr="00697CD9"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569A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46EF4">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8]","plainTextFormattedCitation":"[98]","previouslyFormattedCitation":"[98]"},"properties":{"noteIndex":0},"schema":"https://github.com/citation-style-language/schema/raw/master/csl-citation.json"}</w:instrText>
      </w:r>
      <w:r w:rsidRPr="00C87244">
        <w:rPr>
          <w:lang w:val="en-US"/>
        </w:rPr>
        <w:fldChar w:fldCharType="separate"/>
      </w:r>
      <w:r w:rsidR="00746EF4" w:rsidRPr="00746EF4">
        <w:rPr>
          <w:b w:val="0"/>
          <w:noProof/>
          <w:lang w:val="en-US"/>
        </w:rPr>
        <w:t>[98]</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46EF4">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9]","plainTextFormattedCitation":"[99]","previouslyFormattedCitation":"[99]"},"properties":{"noteIndex":0},"schema":"https://github.com/citation-style-language/schema/raw/master/csl-citation.json"}</w:instrText>
      </w:r>
      <w:r w:rsidRPr="00C87244">
        <w:rPr>
          <w:lang w:val="en-US"/>
        </w:rPr>
        <w:fldChar w:fldCharType="separate"/>
      </w:r>
      <w:r w:rsidR="00746EF4" w:rsidRPr="00746EF4">
        <w:rPr>
          <w:b w:val="0"/>
          <w:noProof/>
          <w:lang w:val="en-US"/>
        </w:rPr>
        <w:t>[99]</w:t>
      </w:r>
      <w:r w:rsidRPr="00C87244">
        <w:rPr>
          <w:lang w:val="en-US"/>
        </w:rPr>
        <w:fldChar w:fldCharType="end"/>
      </w:r>
      <w:r w:rsidRPr="00C87244">
        <w:rPr>
          <w:lang w:val="en-US"/>
        </w:rPr>
        <w:t xml:space="preserve">, McMillan </w:t>
      </w:r>
      <w:r w:rsidRPr="00C87244">
        <w:rPr>
          <w:lang w:val="en-US"/>
        </w:rPr>
        <w:fldChar w:fldCharType="begin" w:fldLock="1"/>
      </w:r>
      <w:r w:rsidR="00746EF4">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46EF4" w:rsidRPr="00746EF4">
        <w:rPr>
          <w:b w:val="0"/>
          <w:noProof/>
          <w:lang w:val="en-US"/>
        </w:rPr>
        <w:t>[100]</w:t>
      </w:r>
      <w:r w:rsidRPr="00C87244">
        <w:rPr>
          <w:lang w:val="en-US"/>
        </w:rPr>
        <w:fldChar w:fldCharType="end"/>
      </w:r>
      <w:r w:rsidRPr="00C87244">
        <w:rPr>
          <w:lang w:val="en-US"/>
        </w:rPr>
        <w:t xml:space="preserve">, Allen et al. </w:t>
      </w:r>
      <w:r w:rsidRPr="00C87244">
        <w:rPr>
          <w:lang w:val="en-US"/>
        </w:rPr>
        <w:fldChar w:fldCharType="begin" w:fldLock="1"/>
      </w:r>
      <w:r w:rsidR="00746EF4">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746EF4" w:rsidRPr="00746EF4">
        <w:rPr>
          <w:lang w:val="fr-FR"/>
        </w:rPr>
        <w:instrText>compared with values of $</w:instrText>
      </w:r>
      <w:r w:rsidR="00746EF4">
        <w:rPr>
          <w:lang w:val="en-US"/>
        </w:rPr>
        <w:instrText>λ</w:instrText>
      </w:r>
      <w:r w:rsidR="00746EF4" w:rsidRPr="00746EF4">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746EF4">
        <w:rPr>
          <w:lang w:val="en-US"/>
        </w:rPr>
        <w:instrText>λ</w:instrText>
      </w:r>
      <w:r w:rsidR="00746EF4" w:rsidRPr="00746EF4">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46EF4" w:rsidRPr="00746EF4">
        <w:rPr>
          <w:b w:val="0"/>
          <w:noProof/>
          <w:lang w:val="fr-FR"/>
        </w:rPr>
        <w:t>[101]</w:t>
      </w:r>
      <w:r w:rsidRPr="00C87244">
        <w:rPr>
          <w:lang w:val="en-US"/>
        </w:rPr>
        <w:fldChar w:fldCharType="end"/>
      </w:r>
      <w:r w:rsidRPr="003D37A7">
        <w:rPr>
          <w:lang w:val="fr-FR"/>
        </w:rPr>
        <w:t xml:space="preserve">, Brown et al. </w:t>
      </w:r>
      <w:r w:rsidRPr="00C87244">
        <w:rPr>
          <w:lang w:val="en-US"/>
        </w:rPr>
        <w:fldChar w:fldCharType="begin" w:fldLock="1"/>
      </w:r>
      <w:r w:rsidR="00746EF4">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46EF4" w:rsidRPr="00746EF4">
        <w:rPr>
          <w:b w:val="0"/>
          <w:noProof/>
          <w:lang w:val="fr-FR"/>
        </w:rPr>
        <w:t>[102]</w:t>
      </w:r>
      <w:r w:rsidRPr="00C87244">
        <w:rPr>
          <w:lang w:val="en-US"/>
        </w:rPr>
        <w:fldChar w:fldCharType="end"/>
      </w:r>
      <w:r w:rsidRPr="003D37A7">
        <w:rPr>
          <w:lang w:val="fr-FR"/>
        </w:rPr>
        <w:t xml:space="preserve">, Petrov et al. </w:t>
      </w:r>
      <w:r w:rsidRPr="00C87244">
        <w:rPr>
          <w:lang w:val="en-US"/>
        </w:rPr>
        <w:fldChar w:fldCharType="begin" w:fldLock="1"/>
      </w:r>
      <w:r w:rsidR="00746EF4">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46EF4" w:rsidRPr="00746EF4">
        <w:rPr>
          <w:b w:val="0"/>
          <w:noProof/>
          <w:lang w:val="fr-FR"/>
        </w:rPr>
        <w:t>[103]</w:t>
      </w:r>
      <w:r w:rsidRPr="00C87244">
        <w:rPr>
          <w:lang w:val="en-US"/>
        </w:rPr>
        <w:fldChar w:fldCharType="end"/>
      </w:r>
      <w:r w:rsidRPr="003D37A7">
        <w:rPr>
          <w:lang w:val="fr-FR"/>
        </w:rPr>
        <w:t xml:space="preserve">, Muller et al. </w:t>
      </w:r>
      <w:r w:rsidRPr="00C87244">
        <w:rPr>
          <w:lang w:val="en-US"/>
        </w:rPr>
        <w:fldChar w:fldCharType="begin" w:fldLock="1"/>
      </w:r>
      <w:r w:rsidR="00746EF4">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46EF4" w:rsidRPr="00746EF4">
        <w:rPr>
          <w:b w:val="0"/>
          <w:noProof/>
          <w:lang w:val="fr-FR"/>
        </w:rPr>
        <w:t>[104]</w:t>
      </w:r>
      <w:r w:rsidRPr="00C87244">
        <w:rPr>
          <w:lang w:val="en-US"/>
        </w:rPr>
        <w:fldChar w:fldCharType="end"/>
      </w:r>
      <w:r w:rsidRPr="003D37A7">
        <w:rPr>
          <w:lang w:val="fr-FR"/>
        </w:rPr>
        <w:t xml:space="preserve">, Waldecker et al. </w:t>
      </w:r>
      <w:r w:rsidRPr="00C87244">
        <w:rPr>
          <w:lang w:val="en-US"/>
        </w:rPr>
        <w:fldChar w:fldCharType="begin" w:fldLock="1"/>
      </w:r>
      <w:r w:rsidR="00746EF4">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en-US"/>
        </w:rPr>
        <w:t>[105]</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46EF4">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46EF4" w:rsidRPr="00746EF4">
        <w:rPr>
          <w:b w:val="0"/>
          <w:noProof/>
          <w:lang w:val="en-US"/>
        </w:rPr>
        <w:t>[106]</w:t>
      </w:r>
      <w:r w:rsidRPr="00C87244">
        <w:rPr>
          <w:lang w:val="en-US"/>
        </w:rPr>
        <w:fldChar w:fldCharType="end"/>
      </w:r>
      <w:r w:rsidRPr="00C87244">
        <w:rPr>
          <w:lang w:val="en-US"/>
        </w:rPr>
        <w:t xml:space="preserve">, Waldecker et al. </w:t>
      </w:r>
      <w:r w:rsidRPr="00C87244">
        <w:rPr>
          <w:lang w:val="en-US"/>
        </w:rPr>
        <w:fldChar w:fldCharType="begin" w:fldLock="1"/>
      </w:r>
      <w:r w:rsidR="00746EF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fr-FR"/>
        </w:rPr>
        <w:t>[105]</w:t>
      </w:r>
      <w:r w:rsidRPr="00C87244">
        <w:rPr>
          <w:lang w:val="en-US"/>
        </w:rPr>
        <w:fldChar w:fldCharType="end"/>
      </w:r>
      <w:r w:rsidRPr="003D37A7">
        <w:rPr>
          <w:lang w:val="fr-FR"/>
        </w:rPr>
        <w:t xml:space="preserve">, Hostetler et al. </w:t>
      </w:r>
      <w:r w:rsidRPr="00C87244">
        <w:rPr>
          <w:lang w:val="en-US"/>
        </w:rPr>
        <w:fldChar w:fldCharType="begin" w:fldLock="1"/>
      </w:r>
      <w:r w:rsidR="00746EF4">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46EF4" w:rsidRPr="00746EF4">
        <w:rPr>
          <w:b w:val="0"/>
          <w:noProof/>
          <w:lang w:val="fr-FR"/>
        </w:rPr>
        <w:t>[107]</w:t>
      </w:r>
      <w:r w:rsidRPr="00C87244">
        <w:rPr>
          <w:lang w:val="en-US"/>
        </w:rPr>
        <w:fldChar w:fldCharType="end"/>
      </w:r>
      <w:r w:rsidRPr="003D37A7">
        <w:rPr>
          <w:lang w:val="fr-FR"/>
        </w:rPr>
        <w:t xml:space="preserve">, and Li-Dan et al. </w:t>
      </w:r>
      <w:r w:rsidRPr="00C87244">
        <w:rPr>
          <w:lang w:val="en-US"/>
        </w:rPr>
        <w:fldChar w:fldCharType="begin" w:fldLock="1"/>
      </w:r>
      <w:r w:rsidR="00746EF4">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46EF4" w:rsidRPr="00746EF4">
        <w:rPr>
          <w:b w:val="0"/>
          <w:noProof/>
          <w:lang w:val="fr-FR"/>
        </w:rPr>
        <w:t>[108]</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697CD9">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697CD9">
        <w:rPr>
          <w:b w:val="0"/>
          <w:noProof/>
          <w:lang w:val="fr-FR"/>
        </w:rPr>
        <w:t>[3]</w:t>
      </w:r>
      <w:r w:rsidR="00DA0355" w:rsidRPr="00C87244">
        <w:rPr>
          <w:lang w:val="en-US"/>
        </w:rPr>
        <w:fldChar w:fldCharType="end"/>
      </w:r>
    </w:p>
    <w:p w14:paraId="7BE081A9" w14:textId="77777777" w:rsidR="00B703D5" w:rsidRPr="00697CD9"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33BFACCE"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46EF4">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46EF4" w:rsidRPr="00746EF4">
        <w:rPr>
          <w:noProof/>
          <w:lang w:val="en-US"/>
        </w:rPr>
        <w:t>[109]</w:t>
      </w:r>
      <w:r w:rsidRPr="00C87244">
        <w:rPr>
          <w:lang w:val="en-US"/>
        </w:rPr>
        <w:fldChar w:fldCharType="end"/>
      </w:r>
      <w:r w:rsidRPr="00C87244">
        <w:rPr>
          <w:lang w:val="en-US"/>
        </w:rPr>
        <w:t xml:space="preserve">, VMD </w:t>
      </w:r>
      <w:r w:rsidRPr="00C87244">
        <w:rPr>
          <w:lang w:val="en-US"/>
        </w:rPr>
        <w:fldChar w:fldCharType="begin" w:fldLock="1"/>
      </w:r>
      <w:r w:rsidR="00746EF4">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746EF4" w:rsidRPr="00746EF4">
        <w:rPr>
          <w:noProof/>
          <w:lang w:val="en-US"/>
        </w:rPr>
        <w:t>[110]</w:t>
      </w:r>
      <w:r w:rsidRPr="00C87244">
        <w:rPr>
          <w:lang w:val="en-US"/>
        </w:rPr>
        <w:fldChar w:fldCharType="end"/>
      </w:r>
      <w:r w:rsidRPr="00C87244">
        <w:rPr>
          <w:lang w:val="en-US"/>
        </w:rPr>
        <w:t xml:space="preserve">, Mercury </w:t>
      </w:r>
      <w:r w:rsidRPr="00C87244">
        <w:rPr>
          <w:lang w:val="en-US"/>
        </w:rPr>
        <w:fldChar w:fldCharType="begin" w:fldLock="1"/>
      </w:r>
      <w:r w:rsidR="00746EF4">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746EF4" w:rsidRPr="00746EF4">
        <w:rPr>
          <w:noProof/>
          <w:lang w:val="en-US"/>
        </w:rPr>
        <w:t>[111]</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6CCAD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59</w:t>
            </w:r>
            <w:r w:rsidR="008466D9" w:rsidRPr="00C87244">
              <w:rPr>
                <w:lang w:val="en-US"/>
              </w:rPr>
              <w:fldChar w:fldCharType="end"/>
            </w:r>
            <w:r w:rsidRPr="00C87244">
              <w:rPr>
                <w:lang w:val="en-US"/>
              </w:rPr>
              <w:t>)</w:t>
            </w:r>
          </w:p>
        </w:tc>
      </w:tr>
    </w:tbl>
    <w:p w14:paraId="1DB8D932" w14:textId="6DE8DA80"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46EF4">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2]","plainTextFormattedCitation":"[112]","previouslyFormattedCitation":"[112]"},"properties":{"noteIndex":0},"schema":"https://github.com/citation-style-language/schema/raw/master/csl-citation.json"}</w:instrText>
      </w:r>
      <w:r w:rsidR="004E75C0" w:rsidRPr="00C87244">
        <w:rPr>
          <w:lang w:val="en-US"/>
        </w:rPr>
        <w:fldChar w:fldCharType="separate"/>
      </w:r>
      <w:r w:rsidR="00746EF4" w:rsidRPr="00746EF4">
        <w:rPr>
          <w:noProof/>
          <w:lang w:val="en-US"/>
        </w:rPr>
        <w:t>[112]</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D20649C"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2F5E8487"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0AE62ED"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5B8B6604"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6119174"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46EF4">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3]","plainTextFormattedCitation":"[113]","previouslyFormattedCitation":"[113]"},"properties":{"noteIndex":0},"schema":"https://github.com/citation-style-language/schema/raw/master/csl-citation.json"}</w:instrText>
      </w:r>
      <w:r w:rsidR="00F81566">
        <w:rPr>
          <w:lang w:val="en-US"/>
        </w:rPr>
        <w:fldChar w:fldCharType="separate"/>
      </w:r>
      <w:r w:rsidR="00746EF4" w:rsidRPr="00746EF4">
        <w:rPr>
          <w:noProof/>
          <w:lang w:val="en-US"/>
        </w:rPr>
        <w:t>[113]</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371357">
        <w:rPr>
          <w:lang w:val="en-US"/>
        </w:rPr>
        <w:fldChar w:fldCharType="separate"/>
      </w:r>
      <w:r w:rsidR="00746EF4" w:rsidRPr="00746EF4">
        <w:rPr>
          <w:noProof/>
          <w:lang w:val="en-US"/>
        </w:rPr>
        <w:t>[114]</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E5AE04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4</w:t>
            </w:r>
            <w:r w:rsidRPr="00C87244">
              <w:rPr>
                <w:lang w:val="en-US"/>
              </w:rPr>
              <w:fldChar w:fldCharType="end"/>
            </w:r>
            <w:r w:rsidRPr="00C87244">
              <w:rPr>
                <w:lang w:val="en-US"/>
              </w:rPr>
              <w:t>)</w:t>
            </w:r>
          </w:p>
        </w:tc>
      </w:tr>
    </w:tbl>
    <w:p w14:paraId="2E2AC7BC" w14:textId="049E2D54"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5D7BB0">
        <w:rPr>
          <w:lang w:val="en-US"/>
        </w:rPr>
        <w:fldChar w:fldCharType="separate"/>
      </w:r>
      <w:r w:rsidR="00746EF4" w:rsidRPr="00746EF4">
        <w:rPr>
          <w:noProof/>
          <w:lang w:val="en-US"/>
        </w:rPr>
        <w:t>[114]</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5D7BB0">
        <w:rPr>
          <w:lang w:val="en-US"/>
        </w:rPr>
        <w:fldChar w:fldCharType="separate"/>
      </w:r>
      <w:r w:rsidR="00746EF4" w:rsidRPr="00746EF4">
        <w:rPr>
          <w:noProof/>
          <w:lang w:val="en-US"/>
        </w:rPr>
        <w:t>[115]</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152504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1E3D8838"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46EF4">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6]","plainTextFormattedCitation":"[116]","previouslyFormattedCitation":"[116]"},"properties":{"noteIndex":0},"schema":"https://github.com/citation-style-language/schema/raw/master/csl-citation.json"}</w:instrText>
      </w:r>
      <w:r w:rsidRPr="00F81566">
        <w:rPr>
          <w:lang w:val="en-US"/>
        </w:rPr>
        <w:fldChar w:fldCharType="separate"/>
      </w:r>
      <w:r w:rsidR="00746EF4" w:rsidRPr="00746EF4">
        <w:rPr>
          <w:noProof/>
          <w:lang w:val="en-US"/>
        </w:rPr>
        <w:t>[116]</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F05A7BF"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6</w:t>
            </w:r>
            <w:r w:rsidRPr="00C87244">
              <w:rPr>
                <w:lang w:val="en-US"/>
              </w:rPr>
              <w:fldChar w:fldCharType="end"/>
            </w:r>
            <w:r w:rsidRPr="00C87244">
              <w:rPr>
                <w:lang w:val="en-US"/>
              </w:rPr>
              <w:t>)</w:t>
            </w:r>
            <w:bookmarkEnd w:id="198"/>
          </w:p>
        </w:tc>
      </w:tr>
    </w:tbl>
    <w:p w14:paraId="22C25207" w14:textId="62A2484A"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8D5828" w:rsidRPr="00F81566">
        <w:rPr>
          <w:lang w:val="en-US"/>
        </w:rPr>
        <w:fldChar w:fldCharType="separate"/>
      </w:r>
      <w:r w:rsidR="00746EF4" w:rsidRPr="00746EF4">
        <w:rPr>
          <w:noProof/>
          <w:lang w:val="en-US"/>
        </w:rPr>
        <w:t>[115]</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6F317C7"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7</w:t>
            </w:r>
            <w:r w:rsidRPr="00C87244">
              <w:rPr>
                <w:lang w:val="en-US"/>
              </w:rPr>
              <w:fldChar w:fldCharType="end"/>
            </w:r>
            <w:bookmarkEnd w:id="199"/>
            <w:r w:rsidRPr="00C87244">
              <w:rPr>
                <w:lang w:val="en-US"/>
              </w:rPr>
              <w:t>)</w:t>
            </w:r>
          </w:p>
        </w:tc>
      </w:tr>
    </w:tbl>
    <w:bookmarkEnd w:id="197"/>
    <w:p w14:paraId="2E43AC5E" w14:textId="71BDCC65"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46EF4">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6F69DF">
        <w:rPr>
          <w:rFonts w:eastAsiaTheme="minorEastAsia"/>
          <w:lang w:val="en-US"/>
        </w:rPr>
        <w:fldChar w:fldCharType="separate"/>
      </w:r>
      <w:r w:rsidR="00746EF4" w:rsidRPr="00746EF4">
        <w:rPr>
          <w:rFonts w:eastAsiaTheme="minorEastAsia"/>
          <w:noProof/>
          <w:lang w:val="en-US"/>
        </w:rPr>
        <w:t>[117]</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6B8B77"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46EF4">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8]","plainTextFormattedCitation":"[118]","previouslyFormattedCitation":"[118]"},"properties":{"noteIndex":0},"schema":"https://github.com/citation-style-language/schema/raw/master/csl-citation.json"}</w:instrText>
      </w:r>
      <w:r w:rsidR="00D73299">
        <w:rPr>
          <w:lang w:val="en-US"/>
        </w:rPr>
        <w:fldChar w:fldCharType="separate"/>
      </w:r>
      <w:r w:rsidR="00746EF4" w:rsidRPr="00746EF4">
        <w:rPr>
          <w:noProof/>
          <w:lang w:val="en-US"/>
        </w:rPr>
        <w:t>[118]</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257260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569AE">
              <w:rPr>
                <w:noProof/>
                <w:lang w:val="en-US"/>
              </w:rPr>
              <w:t>68</w:t>
            </w:r>
            <w:r w:rsidRPr="00A07E9E">
              <w:rPr>
                <w:lang w:val="en-US"/>
              </w:rPr>
              <w:fldChar w:fldCharType="end"/>
            </w:r>
            <w:r w:rsidRPr="00A07E9E">
              <w:rPr>
                <w:lang w:val="en-US"/>
              </w:rPr>
              <w:t>)</w:t>
            </w:r>
          </w:p>
        </w:tc>
      </w:tr>
    </w:tbl>
    <w:p w14:paraId="0D7A588A" w14:textId="1B6E9EC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9D499C">
        <w:rPr>
          <w:lang w:val="en-US"/>
        </w:rPr>
        <w:fldChar w:fldCharType="separate"/>
      </w:r>
      <w:r w:rsidR="00746EF4" w:rsidRPr="00746EF4">
        <w:rPr>
          <w:noProof/>
          <w:lang w:val="en-US"/>
        </w:rPr>
        <w:t>[119]</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E802E6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69</w:t>
            </w:r>
            <w:r w:rsidRPr="00C87244">
              <w:rPr>
                <w:lang w:val="en-US"/>
              </w:rPr>
              <w:fldChar w:fldCharType="end"/>
            </w:r>
            <w:r w:rsidRPr="00C87244">
              <w:rPr>
                <w:lang w:val="en-US"/>
              </w:rPr>
              <w:t>)</w:t>
            </w:r>
          </w:p>
        </w:tc>
      </w:tr>
    </w:tbl>
    <w:p w14:paraId="53809A3B" w14:textId="1E09D1B8"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635BB2">
        <w:rPr>
          <w:lang w:val="en-US"/>
        </w:rPr>
        <w:fldChar w:fldCharType="separate"/>
      </w:r>
      <w:r w:rsidR="00746EF4" w:rsidRPr="00746EF4">
        <w:rPr>
          <w:noProof/>
          <w:lang w:val="en-US"/>
        </w:rPr>
        <w:t>[119]</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C49957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0</w:t>
            </w:r>
            <w:r w:rsidRPr="00C87244">
              <w:rPr>
                <w:lang w:val="en-US"/>
              </w:rPr>
              <w:fldChar w:fldCharType="end"/>
            </w:r>
            <w:r w:rsidRPr="00C87244">
              <w:rPr>
                <w:lang w:val="en-US"/>
              </w:rPr>
              <w:t>)</w:t>
            </w:r>
          </w:p>
        </w:tc>
      </w:tr>
    </w:tbl>
    <w:p w14:paraId="416607EC" w14:textId="127CE2E7"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569AE" w:rsidRPr="00C87244">
        <w:rPr>
          <w:lang w:val="en-US"/>
        </w:rPr>
        <w:t>(</w:t>
      </w:r>
      <w:r w:rsidR="00A569AE">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695B07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569AE">
              <w:rPr>
                <w:noProof/>
                <w:lang w:val="en-US"/>
              </w:rPr>
              <w:t>71</w:t>
            </w:r>
            <w:r w:rsidRPr="00A07E9E">
              <w:rPr>
                <w:lang w:val="en-US"/>
              </w:rPr>
              <w:fldChar w:fldCharType="end"/>
            </w:r>
            <w:r w:rsidRPr="00A07E9E">
              <w:rPr>
                <w:lang w:val="en-US"/>
              </w:rPr>
              <w:t>)</w:t>
            </w:r>
          </w:p>
        </w:tc>
      </w:tr>
    </w:tbl>
    <w:p w14:paraId="3C5078F2" w14:textId="1B06039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569AE" w:rsidRPr="00C87244">
        <w:rPr>
          <w:lang w:val="en-US"/>
        </w:rPr>
        <w:t>(</w:t>
      </w:r>
      <w:r w:rsidR="00A569AE">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569AE" w:rsidRPr="00C87244">
        <w:rPr>
          <w:lang w:val="en-US"/>
        </w:rPr>
        <w:t>(</w:t>
      </w:r>
      <w:r w:rsidR="00A569AE">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7C4CD295" w14:textId="1E7297F1" w:rsidR="005442E0" w:rsidRPr="00E823C5" w:rsidRDefault="005442E0" w:rsidP="003A4ABF">
      <w:pPr>
        <w:rPr>
          <w:lang w:val="en-US"/>
        </w:rPr>
      </w:pPr>
      <w:r w:rsidRPr="005442E0">
        <w:rPr>
          <w:i/>
          <w:iCs/>
          <w:lang w:val="en-US"/>
        </w:rPr>
        <w:t>Note #2</w:t>
      </w:r>
      <w:r>
        <w:rPr>
          <w:lang w:val="en-US"/>
        </w:rPr>
        <w:t>: in most cases, the MPI-version has only a marginal advantage over the OpenMP version, while consuming significantly more memory; thus, it is advisable to always use the OpenMP version, unless the MPI version is really-really needed.</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lastRenderedPageBreak/>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lastRenderedPageBreak/>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lastRenderedPageBreak/>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6D43BEC3" w14:textId="68DF006D" w:rsidR="009774A8" w:rsidRPr="009774A8" w:rsidRDefault="009774A8" w:rsidP="00356A86">
      <w:pPr>
        <w:numPr>
          <w:ilvl w:val="0"/>
          <w:numId w:val="2"/>
        </w:numPr>
        <w:spacing w:after="0" w:line="312" w:lineRule="auto"/>
        <w:rPr>
          <w:lang w:val="en-US"/>
        </w:rPr>
      </w:pPr>
      <w:r>
        <w:rPr>
          <w:lang w:val="en-US"/>
        </w:rPr>
        <w:t xml:space="preserve">Directory </w:t>
      </w:r>
      <w:r w:rsidRPr="009774A8">
        <w:rPr>
          <w:color w:val="1F497D" w:themeColor="text2"/>
          <w:lang w:val="en-US"/>
        </w:rPr>
        <w:t>Source_files</w:t>
      </w:r>
      <w:r>
        <w:rPr>
          <w:lang w:val="en-US"/>
        </w:rPr>
        <w:t xml:space="preserve"> containing all the code files:</w:t>
      </w:r>
    </w:p>
    <w:p w14:paraId="1DAE0FAD" w14:textId="09AA81D7" w:rsidR="00575CC7" w:rsidRPr="00C87244" w:rsidRDefault="00D53E53" w:rsidP="009774A8">
      <w:pPr>
        <w:numPr>
          <w:ilvl w:val="1"/>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9774A8">
      <w:pPr>
        <w:numPr>
          <w:ilvl w:val="1"/>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9774A8">
      <w:pPr>
        <w:numPr>
          <w:ilvl w:val="1"/>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9774A8">
      <w:pPr>
        <w:numPr>
          <w:ilvl w:val="1"/>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9774A8">
      <w:pPr>
        <w:numPr>
          <w:ilvl w:val="1"/>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4392CC7A" w:rsidR="0090556D" w:rsidRPr="00C87244" w:rsidRDefault="0090556D" w:rsidP="009774A8">
      <w:pPr>
        <w:numPr>
          <w:ilvl w:val="1"/>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4F2A0A6C" w:rsidR="00901A22" w:rsidRPr="00C87244" w:rsidRDefault="00901A22" w:rsidP="009774A8">
      <w:pPr>
        <w:numPr>
          <w:ilvl w:val="1"/>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Pr="00C87244">
        <w:rPr>
          <w:lang w:val="en-US"/>
        </w:rPr>
        <w:t>. Note that this parameterization only supports dimer molecules, not solids.</w:t>
      </w:r>
    </w:p>
    <w:p w14:paraId="00CEA7CD" w14:textId="218B8A48" w:rsidR="009D3783" w:rsidRPr="00C87244" w:rsidRDefault="009D3783" w:rsidP="009774A8">
      <w:pPr>
        <w:numPr>
          <w:ilvl w:val="1"/>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3081813" w14:textId="323D4F4E" w:rsidR="00D53E53" w:rsidRPr="00C87244" w:rsidRDefault="00D53E53" w:rsidP="009774A8">
      <w:pPr>
        <w:numPr>
          <w:ilvl w:val="1"/>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9774A8">
      <w:pPr>
        <w:numPr>
          <w:ilvl w:val="1"/>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9774A8">
      <w:pPr>
        <w:numPr>
          <w:ilvl w:val="1"/>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9774A8">
      <w:pPr>
        <w:numPr>
          <w:ilvl w:val="1"/>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9774A8">
      <w:pPr>
        <w:numPr>
          <w:ilvl w:val="1"/>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9774A8">
      <w:pPr>
        <w:numPr>
          <w:ilvl w:val="1"/>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68262663" w:rsidR="00901A22" w:rsidRPr="00C87244" w:rsidRDefault="00901A22" w:rsidP="009774A8">
      <w:pPr>
        <w:numPr>
          <w:ilvl w:val="1"/>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9774A8">
      <w:pPr>
        <w:numPr>
          <w:ilvl w:val="1"/>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9774A8">
      <w:pPr>
        <w:numPr>
          <w:ilvl w:val="1"/>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9774A8">
      <w:pPr>
        <w:numPr>
          <w:ilvl w:val="1"/>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1A04FC7" w:rsidR="00575CC7" w:rsidRPr="00C87244" w:rsidRDefault="00296CBD" w:rsidP="009774A8">
      <w:pPr>
        <w:numPr>
          <w:ilvl w:val="1"/>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46EF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3]","plainTextFormattedCitation":"[54,123]","previouslyFormattedCitation":"[54,123]"},"properties":{"noteIndex":0},"schema":"https://github.com/citation-style-language/schema/raw/master/csl-citation.json"}</w:instrText>
      </w:r>
      <w:r w:rsidR="003102EF" w:rsidRPr="00C87244">
        <w:rPr>
          <w:lang w:val="en-US"/>
        </w:rPr>
        <w:fldChar w:fldCharType="separate"/>
      </w:r>
      <w:r w:rsidR="00746EF4" w:rsidRPr="00746EF4">
        <w:rPr>
          <w:noProof/>
          <w:lang w:val="en-US"/>
        </w:rPr>
        <w:t>[54,123]</w:t>
      </w:r>
      <w:r w:rsidR="003102EF" w:rsidRPr="00C87244">
        <w:rPr>
          <w:lang w:val="en-US"/>
        </w:rPr>
        <w:fldChar w:fldCharType="end"/>
      </w:r>
      <w:r w:rsidR="00575CC7" w:rsidRPr="00C87244">
        <w:rPr>
          <w:lang w:val="en-US"/>
        </w:rPr>
        <w:t>.</w:t>
      </w:r>
    </w:p>
    <w:p w14:paraId="337FD84E" w14:textId="77777777" w:rsidR="00296CBD" w:rsidRPr="00C87244" w:rsidRDefault="00296CBD" w:rsidP="009774A8">
      <w:pPr>
        <w:numPr>
          <w:ilvl w:val="1"/>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9774A8">
      <w:pPr>
        <w:numPr>
          <w:ilvl w:val="1"/>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163B6B64" w:rsidR="00842AAF" w:rsidRPr="00C87244" w:rsidRDefault="00842AAF" w:rsidP="009774A8">
      <w:pPr>
        <w:numPr>
          <w:ilvl w:val="1"/>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46EF4">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4,125]","plainTextFormattedCitation":"[124,125]","previouslyFormattedCitation":"[124,125]"},"properties":{"noteIndex":0},"schema":"https://github.com/citation-style-language/schema/raw/master/csl-citation.json"}</w:instrText>
      </w:r>
      <w:r w:rsidR="003102EF" w:rsidRPr="00C87244">
        <w:rPr>
          <w:lang w:val="en-US"/>
        </w:rPr>
        <w:fldChar w:fldCharType="separate"/>
      </w:r>
      <w:r w:rsidR="00746EF4" w:rsidRPr="00746EF4">
        <w:rPr>
          <w:noProof/>
          <w:lang w:val="en-US"/>
        </w:rPr>
        <w:t>[124,125]</w:t>
      </w:r>
      <w:r w:rsidR="003102EF" w:rsidRPr="00C87244">
        <w:rPr>
          <w:lang w:val="en-US"/>
        </w:rPr>
        <w:fldChar w:fldCharType="end"/>
      </w:r>
      <w:r w:rsidRPr="00C87244">
        <w:rPr>
          <w:lang w:val="en-US"/>
        </w:rPr>
        <w:t>.</w:t>
      </w:r>
    </w:p>
    <w:p w14:paraId="1118CC9C" w14:textId="3838ED3D" w:rsidR="00575CC7" w:rsidRPr="00C87244" w:rsidRDefault="00842AAF" w:rsidP="009774A8">
      <w:pPr>
        <w:numPr>
          <w:ilvl w:val="1"/>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7255A1A" w:rsidR="00842AAF" w:rsidRPr="00C87244" w:rsidRDefault="00842AAF" w:rsidP="009774A8">
      <w:pPr>
        <w:numPr>
          <w:ilvl w:val="1"/>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746EF4" w:rsidRPr="00746EF4">
        <w:rPr>
          <w:noProof/>
          <w:lang w:val="en-US"/>
        </w:rPr>
        <w:t>[115]</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46EF4">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46EF4" w:rsidRPr="00746EF4">
        <w:rPr>
          <w:noProof/>
          <w:lang w:val="en-US"/>
        </w:rPr>
        <w:t>[126]</w:t>
      </w:r>
      <w:r w:rsidR="003102EF" w:rsidRPr="00C87244">
        <w:rPr>
          <w:lang w:val="en-US"/>
        </w:rPr>
        <w:fldChar w:fldCharType="end"/>
      </w:r>
      <w:r w:rsidRPr="00C87244">
        <w:rPr>
          <w:lang w:val="en-US"/>
        </w:rPr>
        <w:t>.</w:t>
      </w:r>
    </w:p>
    <w:p w14:paraId="42032A6D" w14:textId="77777777" w:rsidR="00D15DB5" w:rsidRPr="00C87244" w:rsidRDefault="00D15DB5" w:rsidP="009774A8">
      <w:pPr>
        <w:numPr>
          <w:ilvl w:val="1"/>
          <w:numId w:val="2"/>
        </w:numPr>
        <w:spacing w:after="0" w:line="312" w:lineRule="auto"/>
        <w:rPr>
          <w:lang w:val="en-US"/>
        </w:rPr>
      </w:pPr>
      <w:r w:rsidRPr="00C87244">
        <w:rPr>
          <w:color w:val="1F497D" w:themeColor="text2"/>
          <w:lang w:val="en-US"/>
        </w:rPr>
        <w:lastRenderedPageBreak/>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9774A8">
      <w:pPr>
        <w:numPr>
          <w:ilvl w:val="1"/>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9774A8">
      <w:pPr>
        <w:numPr>
          <w:ilvl w:val="1"/>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9774A8">
      <w:pPr>
        <w:numPr>
          <w:ilvl w:val="1"/>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362F875" w:rsidR="00475C96" w:rsidRPr="00C87244" w:rsidRDefault="00475C96" w:rsidP="009774A8">
      <w:pPr>
        <w:numPr>
          <w:ilvl w:val="1"/>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7663CB8C" w14:textId="7E378AB3" w:rsidR="00EC1D29" w:rsidRPr="00C87244" w:rsidRDefault="00901A22" w:rsidP="009774A8">
      <w:pPr>
        <w:numPr>
          <w:ilvl w:val="1"/>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00EC1D29" w:rsidRPr="00C87244">
        <w:rPr>
          <w:lang w:val="en-US"/>
        </w:rPr>
        <w:fldChar w:fldCharType="separate"/>
      </w:r>
      <w:r w:rsidR="00746EF4" w:rsidRPr="00746EF4">
        <w:rPr>
          <w:noProof/>
          <w:lang w:val="en-US"/>
        </w:rPr>
        <w:t>[121]</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049C1E9"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81F26C5" w14:textId="68C80EDD" w:rsidR="00AC3B8E" w:rsidRPr="00C87244" w:rsidRDefault="00AC3B8E" w:rsidP="009774A8">
      <w:pPr>
        <w:numPr>
          <w:ilvl w:val="1"/>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9774A8">
      <w:pPr>
        <w:numPr>
          <w:ilvl w:val="1"/>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4AE8D3D9" w:rsidR="00D15DB5" w:rsidRPr="00C87244" w:rsidRDefault="00D15DB5" w:rsidP="009774A8">
      <w:pPr>
        <w:numPr>
          <w:ilvl w:val="1"/>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r w:rsidRPr="00C87244">
        <w:rPr>
          <w:lang w:val="en-US"/>
        </w:rPr>
        <w:t>.</w:t>
      </w:r>
    </w:p>
    <w:p w14:paraId="3404BA8D" w14:textId="42C964EF" w:rsidR="00D15DB5" w:rsidRPr="00C87244" w:rsidRDefault="00161A18" w:rsidP="009774A8">
      <w:pPr>
        <w:numPr>
          <w:ilvl w:val="1"/>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46EF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46EF4" w:rsidRPr="00746EF4">
        <w:rPr>
          <w:noProof/>
          <w:lang w:val="en-US"/>
        </w:rPr>
        <w:t>[129]</w:t>
      </w:r>
      <w:r w:rsidR="003102EF" w:rsidRPr="00C87244">
        <w:rPr>
          <w:lang w:val="en-US"/>
        </w:rPr>
        <w:fldChar w:fldCharType="end"/>
      </w:r>
      <w:r w:rsidR="00D15DB5" w:rsidRPr="00C87244">
        <w:rPr>
          <w:lang w:val="en-US"/>
        </w:rPr>
        <w:t>.</w:t>
      </w:r>
    </w:p>
    <w:p w14:paraId="347582CC" w14:textId="3DA51863"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r w:rsidRPr="00C87244">
        <w:rPr>
          <w:lang w:val="en-US"/>
        </w:rPr>
        <w:t>.</w:t>
      </w:r>
    </w:p>
    <w:p w14:paraId="2F3128E3" w14:textId="11F37B32" w:rsidR="0002755E" w:rsidRPr="0002755E" w:rsidRDefault="0002755E" w:rsidP="009774A8">
      <w:pPr>
        <w:numPr>
          <w:ilvl w:val="1"/>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Pr>
          <w:lang w:val="en-US"/>
        </w:rPr>
        <w:fldChar w:fldCharType="separate"/>
      </w:r>
      <w:r w:rsidR="00746EF4" w:rsidRPr="00746EF4">
        <w:rPr>
          <w:noProof/>
          <w:lang w:val="en-US"/>
        </w:rPr>
        <w:t>[89]</w:t>
      </w:r>
      <w:r>
        <w:rPr>
          <w:lang w:val="en-US"/>
        </w:rPr>
        <w:fldChar w:fldCharType="end"/>
      </w:r>
      <w:r>
        <w:rPr>
          <w:lang w:val="en-US"/>
        </w:rPr>
        <w:t xml:space="preserve"> (</w:t>
      </w:r>
      <w:r w:rsidRPr="0002755E">
        <w:rPr>
          <w:i/>
          <w:iCs/>
          <w:lang w:val="en-US"/>
        </w:rPr>
        <w:t>unfinished, cannot be used</w:t>
      </w:r>
      <w:r>
        <w:rPr>
          <w:lang w:val="en-US"/>
        </w:rPr>
        <w:t>)</w:t>
      </w:r>
    </w:p>
    <w:p w14:paraId="1B27A234" w14:textId="052BC3A3" w:rsidR="008F00FF" w:rsidRPr="00C87244" w:rsidRDefault="008F00FF" w:rsidP="009774A8">
      <w:pPr>
        <w:numPr>
          <w:ilvl w:val="1"/>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F64CA6" w:rsidRPr="00C87244">
        <w:rPr>
          <w:lang w:val="en-US"/>
        </w:rPr>
        <w:fldChar w:fldCharType="separate"/>
      </w:r>
      <w:r w:rsidR="00746EF4" w:rsidRPr="00746EF4">
        <w:rPr>
          <w:noProof/>
          <w:lang w:val="en-US"/>
        </w:rPr>
        <w:t>[91]</w:t>
      </w:r>
      <w:r w:rsidR="00F64CA6" w:rsidRPr="00C87244">
        <w:rPr>
          <w:lang w:val="en-US"/>
        </w:rPr>
        <w:fldChar w:fldCharType="end"/>
      </w:r>
      <w:r w:rsidRPr="00C87244">
        <w:rPr>
          <w:lang w:val="en-US"/>
        </w:rPr>
        <w:t>.</w:t>
      </w:r>
    </w:p>
    <w:p w14:paraId="5A86736A" w14:textId="77777777" w:rsidR="00161A18" w:rsidRPr="00C87244" w:rsidRDefault="00161A18" w:rsidP="009774A8">
      <w:pPr>
        <w:numPr>
          <w:ilvl w:val="1"/>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9774A8">
      <w:pPr>
        <w:numPr>
          <w:ilvl w:val="1"/>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9774A8">
      <w:pPr>
        <w:numPr>
          <w:ilvl w:val="1"/>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9774A8">
      <w:pPr>
        <w:numPr>
          <w:ilvl w:val="1"/>
          <w:numId w:val="2"/>
        </w:numPr>
        <w:spacing w:after="0" w:line="312" w:lineRule="auto"/>
        <w:rPr>
          <w:lang w:val="en-US"/>
        </w:rPr>
      </w:pPr>
      <w:r w:rsidRPr="00C87244">
        <w:rPr>
          <w:color w:val="1F497D"/>
          <w:lang w:val="en-US"/>
        </w:rPr>
        <w:lastRenderedPageBreak/>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5554206C" w:rsidR="008D4EC2" w:rsidRPr="00C87244" w:rsidRDefault="008D4EC2" w:rsidP="009774A8">
      <w:pPr>
        <w:numPr>
          <w:ilvl w:val="1"/>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00746EF4">
        <w:rPr>
          <w:lang w:val="en-US"/>
        </w:rPr>
        <w:t xml:space="preserve"> and its improved version, NLH potential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105E52B" w14:textId="7016D362" w:rsidR="000C7D1F"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xml:space="preserve">. This name cannot be changed. </w:t>
      </w:r>
      <w:r w:rsidR="000C7D1F">
        <w:rPr>
          <w:lang w:val="en-US"/>
        </w:rPr>
        <w:t xml:space="preserve">When running the code, this directory </w:t>
      </w:r>
      <w:r w:rsidR="000C7D1F" w:rsidRPr="000C7D1F">
        <w:rPr>
          <w:i/>
          <w:iCs/>
          <w:lang w:val="en-US"/>
        </w:rPr>
        <w:t>must</w:t>
      </w:r>
      <w:r w:rsidR="000C7D1F">
        <w:rPr>
          <w:lang w:val="en-US"/>
        </w:rPr>
        <w:t xml:space="preserve"> be in the same directory as the XTANT.exe (or XTANT.x), for the code to find its relative path.</w:t>
      </w:r>
    </w:p>
    <w:p w14:paraId="1503FF8C" w14:textId="305AF535" w:rsidR="00575CC7" w:rsidRPr="00C87244" w:rsidRDefault="00EE5EC4" w:rsidP="00575CC7">
      <w:pPr>
        <w:spacing w:after="0" w:line="312" w:lineRule="auto"/>
        <w:rPr>
          <w:lang w:val="en-US"/>
        </w:rPr>
      </w:pPr>
      <w:r w:rsidRPr="00C87244">
        <w:rPr>
          <w:lang w:val="en-US"/>
        </w:rPr>
        <w:t>The directory contains the following files</w:t>
      </w:r>
      <w:r w:rsidR="00BE5743" w:rsidRPr="00C87244">
        <w:rPr>
          <w:lang w:val="en-US"/>
        </w:rPr>
        <w:t xml:space="preserve"> and </w:t>
      </w:r>
      <w:r w:rsidR="004C5590">
        <w:rPr>
          <w:lang w:val="en-US"/>
        </w:rPr>
        <w:t>sub</w:t>
      </w:r>
      <w:r w:rsidR="00BE5743" w:rsidRPr="00C87244">
        <w:rPr>
          <w:lang w:val="en-US"/>
        </w:rPr>
        <w:t>directories</w:t>
      </w:r>
      <w:r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1D1CDE19"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w:t>
      </w:r>
      <w:r w:rsidR="006D3317">
        <w:rPr>
          <w:color w:val="1F497D"/>
          <w:lang w:val="en-US"/>
        </w:rPr>
        <w:t>5</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2E2ABC89"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w:t>
      </w:r>
      <w:r w:rsidR="006D3317">
        <w:rPr>
          <w:color w:val="1F497D" w:themeColor="text2"/>
          <w:lang w:val="en-US"/>
        </w:rPr>
        <w:t>5</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4F1FC3" w:rsidR="005B1C9E" w:rsidRPr="00C87244" w:rsidRDefault="005B1C9E" w:rsidP="00356A86">
      <w:pPr>
        <w:numPr>
          <w:ilvl w:val="0"/>
          <w:numId w:val="12"/>
        </w:numPr>
        <w:spacing w:after="0" w:line="312" w:lineRule="auto"/>
        <w:rPr>
          <w:lang w:val="en-US"/>
        </w:rPr>
      </w:pPr>
      <w:r w:rsidRPr="00C87244">
        <w:rPr>
          <w:color w:val="1F497D" w:themeColor="text2"/>
          <w:lang w:val="en-US"/>
        </w:rPr>
        <w:lastRenderedPageBreak/>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61863E8"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934FAA5"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lastRenderedPageBreak/>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A956D13"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569AE">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569AE">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CD8865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lastRenderedPageBreak/>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15B943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B14471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lastRenderedPageBreak/>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lastRenderedPageBreak/>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103B5776"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4F59122D" w14:textId="1925E2B6"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746C34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3259F1DF"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569AE">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15A86C01"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569AE">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783F9EA"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w:t>
      </w:r>
      <w:r w:rsidR="00123964">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11F75A24"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w:t>
      </w:r>
      <w:r w:rsidR="00E34C79">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 xml:space="preserve">to printout a lot of optional output – those described above (MFPs, CDF, distributions, energy levels, atomic temperatures), and additionally the file </w:t>
      </w:r>
      <w:r>
        <w:rPr>
          <w:lang w:val="en-US"/>
        </w:rPr>
        <w:lastRenderedPageBreak/>
        <w:t>‘</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E9D1E1D"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746EF4" w:rsidRPr="00746EF4">
        <w:rPr>
          <w:noProof/>
          <w:lang w:val="en-US"/>
        </w:rPr>
        <w:t>[13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569AE" w:rsidRPr="00C87244">
        <w:rPr>
          <w:lang w:val="en-US"/>
        </w:rPr>
        <w:t>(</w:t>
      </w:r>
      <w:r w:rsidR="00A569AE">
        <w:rPr>
          <w:noProof/>
          <w:lang w:val="en-US"/>
        </w:rPr>
        <w:t>66</w:t>
      </w:r>
      <w:r w:rsidR="00A569AE" w:rsidRPr="00C87244">
        <w:rPr>
          <w:lang w:val="en-US"/>
        </w:rPr>
        <w:t>)</w:t>
      </w:r>
      <w:r w:rsidR="00EB2485">
        <w:rPr>
          <w:lang w:val="en-US"/>
        </w:rPr>
        <w:fldChar w:fldCharType="end"/>
      </w:r>
      <w:r w:rsidR="00EB2485">
        <w:rPr>
          <w:lang w:val="en-US"/>
        </w:rPr>
        <w:t>.</w:t>
      </w:r>
    </w:p>
    <w:p w14:paraId="4CC273CB" w14:textId="6B7B24B1"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746EF4" w:rsidRPr="00746EF4">
        <w:rPr>
          <w:noProof/>
          <w:lang w:val="en-US"/>
        </w:rPr>
        <w:t>[115]</w:t>
      </w:r>
      <w:r w:rsidRPr="00C87244">
        <w:rPr>
          <w:lang w:val="en-US"/>
        </w:rPr>
        <w:fldChar w:fldCharType="end"/>
      </w:r>
      <w:r w:rsidRPr="00C87244">
        <w:rPr>
          <w:lang w:val="en-US"/>
        </w:rPr>
        <w:t xml:space="preserve"> at the Gamma-point only.</w:t>
      </w:r>
    </w:p>
    <w:p w14:paraId="4FD1500D" w14:textId="2EA8C991"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569AE" w:rsidRPr="00C87244">
        <w:rPr>
          <w:lang w:val="en-US"/>
        </w:rPr>
        <w:t>(</w:t>
      </w:r>
      <w:r w:rsidR="00A569AE">
        <w:rPr>
          <w:noProof/>
          <w:lang w:val="en-US"/>
        </w:rPr>
        <w:t>67</w:t>
      </w:r>
      <w:r>
        <w:rPr>
          <w:lang w:val="en-US"/>
        </w:rPr>
        <w:fldChar w:fldCharType="end"/>
      </w:r>
      <w:r>
        <w:rPr>
          <w:lang w:val="en-US"/>
        </w:rPr>
        <w:t>).</w:t>
      </w:r>
    </w:p>
    <w:p w14:paraId="1E904826" w14:textId="7668247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569AE" w:rsidRPr="00C87244">
        <w:rPr>
          <w:lang w:val="en-US"/>
        </w:rPr>
        <w:t>(</w:t>
      </w:r>
      <w:r w:rsidR="00A569AE">
        <w:rPr>
          <w:noProof/>
          <w:lang w:val="en-US"/>
        </w:rPr>
        <w:t>66</w:t>
      </w:r>
      <w:r w:rsidR="00A569A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4F6D6AD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569A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569A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1D2FE3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569A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569A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BC8FC77"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740477C"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lastRenderedPageBreak/>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6C2BAB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6D83B5E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46EF4">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3]","plainTextFormattedCitation":"[123]","previouslyFormattedCitation":"[123]"},"properties":{"noteIndex":0},"schema":"https://github.com/citation-style-language/schema/raw/master/csl-citation.json"}</w:instrText>
      </w:r>
      <w:r w:rsidR="003102EF" w:rsidRPr="00C87244">
        <w:rPr>
          <w:i/>
          <w:lang w:val="en-US"/>
        </w:rPr>
        <w:fldChar w:fldCharType="separate"/>
      </w:r>
      <w:r w:rsidR="00746EF4" w:rsidRPr="00746EF4">
        <w:rPr>
          <w:noProof/>
          <w:lang w:val="en-US"/>
        </w:rPr>
        <w:t>[123]</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4ED19F1"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746EF4">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3]","plainTextFormattedCitation":"[54,123]","previouslyFormattedCitation":"[54,123]"},"properties":{"noteIndex":0},"schema":"https://github.com/citation-style-language/schema/raw/master/csl-citation.json"}</w:instrText>
            </w:r>
            <w:r w:rsidR="00A1077A" w:rsidRPr="00FA4EF1">
              <w:rPr>
                <w:lang w:val="en-US"/>
              </w:rPr>
              <w:fldChar w:fldCharType="separate"/>
            </w:r>
            <w:r w:rsidR="00746EF4" w:rsidRPr="00746EF4">
              <w:rPr>
                <w:noProof/>
                <w:lang w:val="en-US"/>
              </w:rPr>
              <w:t>[54,123]</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408347C6"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569A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569A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13B51BF"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003102EF" w:rsidRPr="00C87244">
        <w:rPr>
          <w:lang w:val="en-US"/>
        </w:rPr>
        <w:fldChar w:fldCharType="separate"/>
      </w:r>
      <w:r w:rsidR="00746EF4" w:rsidRPr="00746EF4">
        <w:rPr>
          <w:noProof/>
          <w:lang w:val="en-US"/>
        </w:rPr>
        <w:t>[92]</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FC5F45D"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46EF4">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46EF4" w:rsidRPr="00746EF4">
        <w:rPr>
          <w:noProof/>
          <w:lang w:val="en-US"/>
        </w:rPr>
        <w:t>[13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8613535"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46EF4">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4]","plainTextFormattedCitation":"[134]","previouslyFormattedCitation":"[134]"},"properties":{"noteIndex":0},"schema":"https://github.com/citation-style-language/schema/raw/master/csl-citation.json"}</w:instrText>
      </w:r>
      <w:r w:rsidR="00BA76A9" w:rsidRPr="00C87244">
        <w:rPr>
          <w:lang w:val="en-US"/>
        </w:rPr>
        <w:fldChar w:fldCharType="separate"/>
      </w:r>
      <w:r w:rsidR="00746EF4" w:rsidRPr="00746EF4">
        <w:rPr>
          <w:noProof/>
          <w:lang w:val="en-US"/>
        </w:rPr>
        <w:t>[134]</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23F98002"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746EF4">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746EF4" w:rsidRPr="00746EF4">
        <w:rPr>
          <w:noProof/>
          <w:lang w:val="en-US"/>
        </w:rPr>
        <w:t>[135]</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2B4D02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569AE" w:rsidRPr="00A569AE">
        <w:rPr>
          <w:color w:val="4F81BD" w:themeColor="accent1"/>
          <w:lang w:val="en-US"/>
        </w:rPr>
        <w:t xml:space="preserve">Calculation of electron-ion coupling parameter g(Te), Ce(Te), </w:t>
      </w:r>
      <w:r w:rsidR="00A569AE" w:rsidRPr="00C87244">
        <w:rPr>
          <w:color w:val="4F81BD" w:themeColor="accent1"/>
          <w:lang w:val="en-US"/>
        </w:rPr>
        <w:t>μ</w:t>
      </w:r>
      <w:r w:rsidR="00A569AE" w:rsidRPr="00A569AE">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AC03F7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3102EF" w:rsidRPr="00C87244">
        <w:rPr>
          <w:lang w:val="en-US"/>
        </w:rPr>
        <w:fldChar w:fldCharType="separate"/>
      </w:r>
      <w:r w:rsidR="00746EF4" w:rsidRPr="00746EF4">
        <w:rPr>
          <w:noProof/>
          <w:lang w:val="en-US"/>
        </w:rPr>
        <w:t>[136]</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8855F6" w:rsidRPr="00C87244">
        <w:rPr>
          <w:lang w:val="en-US"/>
        </w:rPr>
        <w:fldChar w:fldCharType="separate"/>
      </w:r>
      <w:r w:rsidR="00746EF4" w:rsidRPr="00746EF4">
        <w:rPr>
          <w:noProof/>
          <w:lang w:val="en-US"/>
        </w:rPr>
        <w:t>[91]</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AF1304E"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5C67C8" w:rsidRPr="00C87244">
        <w:rPr>
          <w:lang w:val="en-US"/>
        </w:rPr>
        <w:fldChar w:fldCharType="separate"/>
      </w:r>
      <w:r w:rsidR="00746EF4" w:rsidRPr="00746EF4">
        <w:rPr>
          <w:noProof/>
          <w:lang w:val="en-US"/>
        </w:rPr>
        <w:t>[136]</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5C67C8" w:rsidRPr="00C87244">
        <w:rPr>
          <w:lang w:val="en-US"/>
        </w:rPr>
        <w:fldChar w:fldCharType="separate"/>
      </w:r>
      <w:r w:rsidR="00746EF4" w:rsidRPr="00746EF4">
        <w:rPr>
          <w:noProof/>
          <w:lang w:val="en-US"/>
        </w:rPr>
        <w:t>[91]</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6A9BBCE"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4CBDBB7"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569AE" w:rsidRPr="00A569AE">
        <w:rPr>
          <w:b/>
          <w:bCs/>
          <w:sz w:val="18"/>
          <w:szCs w:val="18"/>
          <w:lang w:val="en-US"/>
        </w:rPr>
        <w:t xml:space="preserve">Figure </w:t>
      </w:r>
      <w:r w:rsidR="00A569AE" w:rsidRPr="00A569AE">
        <w:rPr>
          <w:b/>
          <w:bCs/>
          <w:noProof/>
          <w:sz w:val="18"/>
          <w:szCs w:val="18"/>
          <w:lang w:val="en-US"/>
        </w:rPr>
        <w:t>VI</w:t>
      </w:r>
      <w:r w:rsidR="00A569AE" w:rsidRPr="00A569AE">
        <w:rPr>
          <w:b/>
          <w:bCs/>
          <w:sz w:val="18"/>
          <w:szCs w:val="18"/>
          <w:lang w:val="en-US"/>
        </w:rPr>
        <w:t>.</w:t>
      </w:r>
      <w:r w:rsidR="00A569AE" w:rsidRPr="00A569AE">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DF95082"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569AE">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569AE">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lastRenderedPageBreak/>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C87EC6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569AE" w:rsidRPr="00A569AE">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466EBDF"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569A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569AE">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003401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569AE" w:rsidRPr="00A569AE">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5B728F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569AE" w:rsidRPr="00A569AE">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lastRenderedPageBreak/>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lastRenderedPageBreak/>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E85A12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569AE" w:rsidRPr="00C87244">
        <w:rPr>
          <w:lang w:val="en-US"/>
        </w:rPr>
        <w:t xml:space="preserve">Figure </w:t>
      </w:r>
      <w:r w:rsidR="00A569AE">
        <w:rPr>
          <w:noProof/>
          <w:lang w:val="en-US"/>
        </w:rPr>
        <w:t>VI</w:t>
      </w:r>
      <w:r w:rsidR="00A569AE" w:rsidRPr="00C87244">
        <w:rPr>
          <w:lang w:val="en-US"/>
        </w:rPr>
        <w:t>.</w:t>
      </w:r>
      <w:r w:rsidR="00A569AE">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45C8326"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569A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569AE">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 xml:space="preserve">In case identical parameters are used for multiple combinations of elements (this is possible within DFTB parameterization files as they only contain links to databases), one can use files: </w:t>
      </w:r>
      <w:r w:rsidRPr="00C87244">
        <w:rPr>
          <w:lang w:val="en-US"/>
        </w:rPr>
        <w:lastRenderedPageBreak/>
        <w:t>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10779D1D"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2CB70A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003102EF" w:rsidRPr="00C87244">
        <w:rPr>
          <w:lang w:val="en-US"/>
        </w:rPr>
        <w:fldChar w:fldCharType="separate"/>
      </w:r>
      <w:r w:rsidR="00746EF4" w:rsidRPr="00746EF4">
        <w:rPr>
          <w:noProof/>
          <w:lang w:val="en-US"/>
        </w:rPr>
        <w:t>[122,137]</w:t>
      </w:r>
      <w:r w:rsidR="003102EF" w:rsidRPr="00C87244">
        <w:rPr>
          <w:lang w:val="en-US"/>
        </w:rPr>
        <w:fldChar w:fldCharType="end"/>
      </w:r>
    </w:p>
    <w:p w14:paraId="52CD84C4" w14:textId="59F9DAB0"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Pr="00C87244">
        <w:rPr>
          <w:lang w:val="en-US"/>
        </w:rPr>
        <w:fldChar w:fldCharType="separate"/>
      </w:r>
      <w:r w:rsidR="00746EF4" w:rsidRPr="00746EF4">
        <w:rPr>
          <w:noProof/>
          <w:lang w:val="en-US"/>
        </w:rPr>
        <w:t>[122,137]</w:t>
      </w:r>
      <w:r w:rsidRPr="00C87244">
        <w:rPr>
          <w:lang w:val="en-US"/>
        </w:rPr>
        <w:fldChar w:fldCharType="end"/>
      </w:r>
      <w:r w:rsidRPr="00C87244">
        <w:rPr>
          <w:lang w:val="en-US"/>
        </w:rPr>
        <w:t>, but without the repulsive potential in the file</w:t>
      </w:r>
    </w:p>
    <w:p w14:paraId="2E79A961" w14:textId="26CF49F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DA7727B"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46EF4">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8]","plainTextFormattedCitation":"[138]","previouslyFormattedCitation":"[138]"},"properties":{"noteIndex":0},"schema":"https://github.com/citation-style-language/schema/raw/master/csl-citation.json"}</w:instrText>
      </w:r>
      <w:r w:rsidR="003102EF" w:rsidRPr="00C87244">
        <w:rPr>
          <w:lang w:val="en-US"/>
        </w:rPr>
        <w:fldChar w:fldCharType="separate"/>
      </w:r>
      <w:r w:rsidR="00746EF4" w:rsidRPr="00746EF4">
        <w:rPr>
          <w:noProof/>
          <w:lang w:val="en-US"/>
        </w:rPr>
        <w:t>[138]</w:t>
      </w:r>
      <w:r w:rsidR="003102EF" w:rsidRPr="00C87244">
        <w:rPr>
          <w:lang w:val="en-US"/>
        </w:rPr>
        <w:fldChar w:fldCharType="end"/>
      </w:r>
    </w:p>
    <w:p w14:paraId="69058FB2" w14:textId="674D0361"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p>
    <w:p w14:paraId="15669BD3" w14:textId="6302BAC8"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p>
    <w:p w14:paraId="1C74A04E" w14:textId="42E57415"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D14108E"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w:t>
      </w:r>
      <w:r w:rsidR="00F93FBB" w:rsidRPr="00C87244">
        <w:rPr>
          <w:lang w:val="en-US"/>
        </w:rPr>
        <w:lastRenderedPageBreak/>
        <w:t>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47BE8C7"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D08CC0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559DA64"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A5C5A5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lastRenderedPageBreak/>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5A20EC98"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746EF4">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9]","plainTextFormattedCitation":"[139]","previouslyFormattedCitation":"[139]"},"properties":{"noteIndex":0},"schema":"https://github.com/citation-style-language/schema/raw/master/csl-citation.json"}</w:instrText>
      </w:r>
      <w:r w:rsidR="00545B7A">
        <w:rPr>
          <w:lang w:val="en-US"/>
        </w:rPr>
        <w:fldChar w:fldCharType="separate"/>
      </w:r>
      <w:r w:rsidR="00746EF4" w:rsidRPr="00746EF4">
        <w:rPr>
          <w:noProof/>
          <w:lang w:val="en-US"/>
        </w:rPr>
        <w:t>[139]</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140AC08E"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46EF4">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40]","plainTextFormattedCitation":"[140]","previouslyFormattedCitation":"[140]"},"properties":{"noteIndex":0},"schema":"https://github.com/citation-style-language/schema/raw/master/csl-citation.json"}</w:instrText>
      </w:r>
      <w:r w:rsidR="006D3EA1" w:rsidRPr="00C87244">
        <w:rPr>
          <w:lang w:val="en-US"/>
        </w:rPr>
        <w:fldChar w:fldCharType="separate"/>
      </w:r>
      <w:r w:rsidR="00746EF4" w:rsidRPr="00746EF4">
        <w:rPr>
          <w:noProof/>
          <w:lang w:val="en-US"/>
        </w:rPr>
        <w:t>[140]</w:t>
      </w:r>
      <w:r w:rsidR="006D3EA1" w:rsidRPr="00C87244">
        <w:rPr>
          <w:lang w:val="en-US"/>
        </w:rPr>
        <w:fldChar w:fldCharType="end"/>
      </w:r>
    </w:p>
    <w:p w14:paraId="7D8DAA39" w14:textId="43672AE1"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746EF4">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746EF4" w:rsidRPr="00746EF4">
        <w:rPr>
          <w:noProof/>
          <w:lang w:val="fr-FR"/>
        </w:rPr>
        <w:t>[141]</w:t>
      </w:r>
      <w:r w:rsidRPr="00C87244">
        <w:rPr>
          <w:lang w:val="en-US"/>
        </w:rPr>
        <w:fldChar w:fldCharType="end"/>
      </w:r>
    </w:p>
    <w:p w14:paraId="5DCCB048" w14:textId="0FF1294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46EF4">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746EF4" w:rsidRPr="00746EF4">
        <w:rPr>
          <w:noProof/>
          <w:lang w:val="en-US"/>
        </w:rPr>
        <w:t>[142]</w:t>
      </w:r>
      <w:r w:rsidRPr="00C87244">
        <w:rPr>
          <w:lang w:val="en-US"/>
        </w:rPr>
        <w:fldChar w:fldCharType="end"/>
      </w:r>
    </w:p>
    <w:p w14:paraId="35221696" w14:textId="6413336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46EF4">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3]","plainTextFormattedCitation":"[143]","previouslyFormattedCitation":"[143]"},"properties":{"noteIndex":0},"schema":"https://github.com/citation-style-language/schema/raw/master/csl-citation.json"}</w:instrText>
      </w:r>
      <w:r w:rsidRPr="00C87244">
        <w:rPr>
          <w:lang w:val="en-US"/>
        </w:rPr>
        <w:fldChar w:fldCharType="separate"/>
      </w:r>
      <w:r w:rsidR="00746EF4" w:rsidRPr="00746EF4">
        <w:rPr>
          <w:noProof/>
          <w:lang w:val="en-US"/>
        </w:rPr>
        <w:t>[143]</w:t>
      </w:r>
      <w:r w:rsidRPr="00C87244">
        <w:rPr>
          <w:lang w:val="en-US"/>
        </w:rPr>
        <w:fldChar w:fldCharType="end"/>
      </w:r>
    </w:p>
    <w:p w14:paraId="51E13DA5" w14:textId="79A2155C"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46EF4">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4]","plainTextFormattedCitation":"[144]","previouslyFormattedCitation":"[144]"},"properties":{"noteIndex":0},"schema":"https://github.com/citation-style-language/schema/raw/master/csl-citation.json"}</w:instrText>
      </w:r>
      <w:r w:rsidR="003B0055" w:rsidRPr="00C87244">
        <w:rPr>
          <w:lang w:val="en-US"/>
        </w:rPr>
        <w:fldChar w:fldCharType="separate"/>
      </w:r>
      <w:r w:rsidR="00746EF4" w:rsidRPr="00746EF4">
        <w:rPr>
          <w:noProof/>
          <w:lang w:val="en-US"/>
        </w:rPr>
        <w:t>[144]</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EF2E2D4"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46EF4">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5]","plainTextFormattedCitation":"[145]","previouslyFormattedCitation":"[145]"},"properties":{"noteIndex":0},"schema":"https://github.com/citation-style-language/schema/raw/master/csl-citation.json"}</w:instrText>
      </w:r>
      <w:r w:rsidR="008F603F" w:rsidRPr="00C87244">
        <w:rPr>
          <w:lang w:val="en-US"/>
        </w:rPr>
        <w:fldChar w:fldCharType="separate"/>
      </w:r>
      <w:r w:rsidR="00746EF4" w:rsidRPr="00746EF4">
        <w:rPr>
          <w:noProof/>
          <w:lang w:val="en-US"/>
        </w:rPr>
        <w:t>[145]</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9C116AE"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E40CA1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A9E688F"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EDB33C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FFB750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8,146]","plainTextFormattedCitation":"[128,146]","previouslyFormattedCitation":"[128,146]"},"properties":{"noteIndex":0},"schema":"https://github.com/citation-style-language/schema/raw/master/csl-citation.json"}</w:instrText>
      </w:r>
      <w:r w:rsidR="003102EF" w:rsidRPr="00C87244">
        <w:rPr>
          <w:lang w:val="en-US"/>
        </w:rPr>
        <w:fldChar w:fldCharType="separate"/>
      </w:r>
      <w:r w:rsidR="00746EF4" w:rsidRPr="00746EF4">
        <w:rPr>
          <w:noProof/>
          <w:lang w:val="en-US"/>
        </w:rPr>
        <w:t>[128,14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C0A2414"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7AF19A9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3AF1FC1"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3F557C23"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46EF4">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7]","plainTextFormattedCitation":"[147]","previouslyFormattedCitation":"[147]"},"properties":{"noteIndex":0},"schema":"https://github.com/citation-style-language/schema/raw/master/csl-citation.json"}</w:instrText>
      </w:r>
      <w:r w:rsidR="003102EF" w:rsidRPr="00C87244">
        <w:rPr>
          <w:lang w:val="en-US"/>
        </w:rPr>
        <w:fldChar w:fldCharType="separate"/>
      </w:r>
      <w:r w:rsidR="00746EF4" w:rsidRPr="00746EF4">
        <w:rPr>
          <w:noProof/>
          <w:lang w:val="en-US"/>
        </w:rPr>
        <w:t>[14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17DB60C"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569AE">
              <w:rPr>
                <w:noProof/>
                <w:lang w:val="en-US"/>
              </w:rPr>
              <w:t>73</w:t>
            </w:r>
            <w:r w:rsidRPr="00C87244">
              <w:rPr>
                <w:lang w:val="en-US"/>
              </w:rPr>
              <w:fldChar w:fldCharType="end"/>
            </w:r>
            <w:bookmarkEnd w:id="264"/>
            <w:r w:rsidRPr="00C87244">
              <w:rPr>
                <w:lang w:val="en-US"/>
              </w:rPr>
              <w:t>)</w:t>
            </w:r>
          </w:p>
        </w:tc>
      </w:tr>
    </w:tbl>
    <w:p w14:paraId="7A8AAFBD" w14:textId="4488D2A9"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569A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634817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569A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569AE" w:rsidRPr="00C87244">
        <w:rPr>
          <w:lang w:val="en-US"/>
        </w:rPr>
        <w:t>(</w:t>
      </w:r>
      <w:r w:rsidR="00A569AE">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FBE1DB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F0D17D1"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25050C6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BD7110E"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0965A7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569AE">
              <w:rPr>
                <w:noProof/>
                <w:lang w:val="en-US"/>
              </w:rPr>
              <w:t>74</w:t>
            </w:r>
            <w:r w:rsidR="008466D9" w:rsidRPr="00C87244">
              <w:rPr>
                <w:lang w:val="en-US"/>
              </w:rPr>
              <w:fldChar w:fldCharType="end"/>
            </w:r>
            <w:r w:rsidRPr="00C87244">
              <w:rPr>
                <w:lang w:val="en-US"/>
              </w:rPr>
              <w:t>)</w:t>
            </w:r>
          </w:p>
        </w:tc>
      </w:tr>
    </w:tbl>
    <w:p w14:paraId="35401B15" w14:textId="73DEE92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569AE" w:rsidRPr="00C87244">
        <w:rPr>
          <w:lang w:val="en-US"/>
        </w:rPr>
        <w:t>(</w:t>
      </w:r>
      <w:r w:rsidR="00A569AE">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3743A9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8FD538F"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569A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569AE">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46EF4" w:rsidRPr="00C87244" w14:paraId="67549C2C" w14:textId="77777777" w:rsidTr="00916287">
        <w:trPr>
          <w:jc w:val="center"/>
        </w:trPr>
        <w:tc>
          <w:tcPr>
            <w:tcW w:w="1935" w:type="dxa"/>
          </w:tcPr>
          <w:p w14:paraId="53388A53" w14:textId="1B11EBE1" w:rsidR="00746EF4" w:rsidRPr="00C87244" w:rsidRDefault="00746EF4" w:rsidP="0083434E">
            <w:pPr>
              <w:ind w:firstLine="0"/>
              <w:rPr>
                <w:rFonts w:eastAsiaTheme="minorEastAsia"/>
                <w:lang w:val="en-US"/>
              </w:rPr>
            </w:pPr>
            <w:r>
              <w:rPr>
                <w:rFonts w:eastAsiaTheme="minorEastAsia"/>
                <w:lang w:val="en-US"/>
              </w:rPr>
              <w:t>NLH</w:t>
            </w:r>
          </w:p>
        </w:tc>
        <w:tc>
          <w:tcPr>
            <w:tcW w:w="2526" w:type="dxa"/>
          </w:tcPr>
          <w:p w14:paraId="3B1F61CD" w14:textId="643EE4EA" w:rsidR="00746EF4" w:rsidRPr="00C87244" w:rsidRDefault="00746EF4" w:rsidP="00746EF4">
            <w:pPr>
              <w:ind w:firstLine="0"/>
              <w:rPr>
                <w:lang w:val="en-US"/>
              </w:rPr>
            </w:pPr>
            <w:r w:rsidRPr="00746EF4">
              <w:t>Nordlund</w:t>
            </w:r>
            <w:r>
              <w:t>-</w:t>
            </w:r>
            <w:r w:rsidRPr="00746EF4">
              <w:t>Lehtola</w:t>
            </w:r>
            <w:r>
              <w:t>-</w:t>
            </w:r>
            <w:r w:rsidRPr="00746EF4">
              <w:t>Hobler</w:t>
            </w:r>
            <w:r>
              <w:t xml:space="preserve"> potential </w:t>
            </w:r>
            <w:r>
              <w:fldChar w:fldCharType="begin" w:fldLock="1"/>
            </w:r>
            <w: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Pr>
                <w:rFonts w:ascii="Cambria Math" w:hAnsi="Cambria Math" w:cs="Cambria Math"/>
              </w:rPr>
              <w:instrText>∼</w:instrText>
            </w:r>
            <w: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Pr>
                <w:rFonts w:ascii="Cambria Math" w:hAnsi="Cambria Math" w:cs="Cambria Math"/>
              </w:rPr>
              <w:instrText>∼</w:instrText>
            </w:r>
            <w: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operties":{"noteIndex":0},"schema":"https://github.com/citation-style-language/schema/raw/master/csl-citation.json"}</w:instrText>
            </w:r>
            <w:r>
              <w:fldChar w:fldCharType="separate"/>
            </w:r>
            <w:r w:rsidRPr="00746EF4">
              <w:rPr>
                <w:noProof/>
              </w:rPr>
              <w:t>[86]</w:t>
            </w:r>
            <w:r>
              <w:fldChar w:fldCharType="end"/>
            </w:r>
          </w:p>
        </w:tc>
        <w:tc>
          <w:tcPr>
            <w:tcW w:w="5782" w:type="dxa"/>
          </w:tcPr>
          <w:p w14:paraId="3DF7D289" w14:textId="29BC189B" w:rsidR="00746EF4" w:rsidRPr="00C87244" w:rsidRDefault="00746EF4" w:rsidP="009839C8">
            <w:pPr>
              <w:ind w:firstLine="142"/>
              <w:rPr>
                <w:rFonts w:eastAsia="Calibri"/>
                <w:i/>
                <w:iCs/>
                <w:lang w:val="en-US"/>
              </w:rPr>
            </w:pPr>
            <w:r w:rsidRPr="00C87244">
              <w:rPr>
                <w:rFonts w:eastAsia="Calibri"/>
                <w:i/>
                <w:iCs/>
                <w:lang w:val="en-US"/>
              </w:rPr>
              <w:t xml:space="preserve">No additional lines required, all parameters are fixed and included </w:t>
            </w:r>
            <w:r>
              <w:rPr>
                <w:rFonts w:eastAsia="Calibri"/>
                <w:i/>
                <w:iCs/>
                <w:lang w:val="en-US"/>
              </w:rPr>
              <w:t xml:space="preserve">in an input file </w:t>
            </w:r>
            <w:r w:rsidRPr="00746EF4">
              <w:rPr>
                <w:rFonts w:eastAsia="Calibri"/>
                <w:i/>
                <w:iCs/>
                <w:lang w:val="en-US"/>
              </w:rPr>
              <w:t>nlh_coeffs.dat</w:t>
            </w:r>
            <w:r>
              <w:rPr>
                <w:rFonts w:eastAsia="Calibri"/>
                <w:i/>
                <w:iCs/>
                <w:lang w:val="en-US"/>
              </w:rPr>
              <w:t xml:space="preserve"> in the directory INPUT_DATA/</w:t>
            </w:r>
            <w:r w:rsidRPr="00746EF4">
              <w:rPr>
                <w:rFonts w:eastAsia="Calibri"/>
                <w:i/>
                <w:iCs/>
                <w:lang w:val="en-US"/>
              </w:rPr>
              <w:t>!Short_range_potentials</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0F436FB6"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8D6F52" w:rsidRPr="00C87244">
        <w:rPr>
          <w:lang w:val="en-US"/>
        </w:rPr>
        <w:fldChar w:fldCharType="separate"/>
      </w:r>
      <w:r w:rsidR="00746EF4" w:rsidRPr="00746EF4">
        <w:rPr>
          <w:noProof/>
          <w:lang w:val="en-US"/>
        </w:rPr>
        <w:t>[128]</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lastRenderedPageBreak/>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39BF449E" w14:textId="6B2CF9FD" w:rsidR="00697CD9" w:rsidRDefault="00697CD9" w:rsidP="00697CD9">
      <w:pPr>
        <w:ind w:left="720" w:firstLine="0"/>
        <w:rPr>
          <w:lang w:val="en-US"/>
        </w:rPr>
      </w:pPr>
      <w:r>
        <w:rPr>
          <w:lang w:val="en-US"/>
        </w:rPr>
        <w:t>In this case, lines 3 and all the lines with definition of the atomic coordinates may contain the minus sign instead of the chemical element name (or index). Places with minus sign will be assigned a random element from the chemical formula defined in the INPUT file, with the probability defined by the stoichiometry of the chemical formula.</w:t>
      </w:r>
    </w:p>
    <w:p w14:paraId="554F95C3" w14:textId="7B9FAC1D" w:rsidR="00697CD9" w:rsidRDefault="00697CD9" w:rsidP="00697CD9">
      <w:pPr>
        <w:ind w:left="720" w:firstLine="0"/>
        <w:rPr>
          <w:lang w:val="en-US"/>
        </w:rPr>
      </w:pPr>
      <w:r>
        <w:rPr>
          <w:lang w:val="en-US"/>
        </w:rPr>
        <w:t xml:space="preserve">I.e., for setting a completely random placements of all atoms (such as, stainless steel or high-entropy alloy), set minus signs </w:t>
      </w:r>
      <w:r w:rsidR="00847A90">
        <w:rPr>
          <w:lang w:val="en-US"/>
        </w:rPr>
        <w:t xml:space="preserve">in places of </w:t>
      </w:r>
      <w:r>
        <w:rPr>
          <w:lang w:val="en-US"/>
        </w:rPr>
        <w:t>all element names</w:t>
      </w:r>
      <w:r w:rsidR="00847A90">
        <w:rPr>
          <w:lang w:val="en-US"/>
        </w:rPr>
        <w:t>. For setting a partially random mixture/alloy (e.g., high-entropy oxides), those elements that have definitive places must be specified, while only those to be placed randomly should have minus signs, e.g.:</w:t>
      </w:r>
    </w:p>
    <w:p w14:paraId="33670882" w14:textId="727C59AB" w:rsidR="00697CD9" w:rsidRPr="00697CD9" w:rsidRDefault="00697CD9" w:rsidP="009B1890">
      <w:pPr>
        <w:spacing w:after="0" w:line="240" w:lineRule="auto"/>
        <w:ind w:left="720" w:firstLine="0"/>
        <w:rPr>
          <w:lang w:val="en-US"/>
        </w:rPr>
      </w:pPr>
      <w:r>
        <w:rPr>
          <w:lang w:val="en-US"/>
        </w:rPr>
        <w:t>2</w:t>
      </w:r>
    </w:p>
    <w:p w14:paraId="12BE337B" w14:textId="748C814D" w:rsidR="00697CD9" w:rsidRPr="00697CD9" w:rsidRDefault="00697CD9" w:rsidP="009B1890">
      <w:pPr>
        <w:spacing w:after="0" w:line="240" w:lineRule="auto"/>
        <w:ind w:left="720" w:firstLine="0"/>
        <w:rPr>
          <w:lang w:val="en-US"/>
        </w:rPr>
      </w:pPr>
      <w:r w:rsidRPr="00697CD9">
        <w:rPr>
          <w:lang w:val="en-US"/>
        </w:rPr>
        <w:t>Lattice="3.69 0.0 0.0</w:t>
      </w:r>
      <w:r w:rsidRPr="00697CD9">
        <w:rPr>
          <w:lang w:val="en-US"/>
        </w:rPr>
        <w:tab/>
        <w:t>0.0 3.6</w:t>
      </w:r>
      <w:r>
        <w:rPr>
          <w:lang w:val="en-US"/>
        </w:rPr>
        <w:t>9</w:t>
      </w:r>
      <w:r w:rsidRPr="00697CD9">
        <w:rPr>
          <w:lang w:val="en-US"/>
        </w:rPr>
        <w:t xml:space="preserve"> 0.</w:t>
      </w:r>
      <w:r>
        <w:rPr>
          <w:lang w:val="en-US"/>
        </w:rPr>
        <w:t xml:space="preserve">0 </w:t>
      </w:r>
      <w:r w:rsidRPr="00697CD9">
        <w:rPr>
          <w:lang w:val="en-US"/>
        </w:rPr>
        <w:t>0.0 0.0 3.69" Alloy="true" Properties=species:S:1:pos:S:3</w:t>
      </w:r>
    </w:p>
    <w:p w14:paraId="25C9AE68" w14:textId="7DE56F2F" w:rsidR="00697CD9" w:rsidRPr="00697CD9" w:rsidRDefault="00697CD9" w:rsidP="009B1890">
      <w:pPr>
        <w:spacing w:after="0" w:line="240" w:lineRule="auto"/>
        <w:ind w:left="720" w:firstLine="0"/>
        <w:rPr>
          <w:lang w:val="en-US"/>
        </w:rPr>
      </w:pPr>
      <w:r w:rsidRPr="00697CD9">
        <w:rPr>
          <w:lang w:val="en-US"/>
        </w:rPr>
        <w:t>-  0.0  0.0  0.0</w:t>
      </w:r>
    </w:p>
    <w:p w14:paraId="23CE5B63" w14:textId="67801705" w:rsidR="00697CD9" w:rsidRDefault="00697CD9" w:rsidP="009B1890">
      <w:pPr>
        <w:spacing w:after="0" w:line="240" w:lineRule="auto"/>
        <w:ind w:left="720" w:firstLine="0"/>
        <w:rPr>
          <w:lang w:val="en-US"/>
        </w:rPr>
      </w:pPr>
      <w:r>
        <w:rPr>
          <w:lang w:val="en-US"/>
        </w:rPr>
        <w:t>O</w:t>
      </w:r>
      <w:r w:rsidRPr="00697CD9">
        <w:rPr>
          <w:lang w:val="en-US"/>
        </w:rPr>
        <w:t xml:space="preserve">  0.0  0.5  0.5</w:t>
      </w:r>
    </w:p>
    <w:p w14:paraId="2EA4E8BD" w14:textId="7E1DA05F" w:rsidR="00697CD9" w:rsidRDefault="00847A90" w:rsidP="00697CD9">
      <w:pPr>
        <w:ind w:left="720" w:firstLine="0"/>
        <w:rPr>
          <w:lang w:val="en-US"/>
        </w:rPr>
      </w:pPr>
      <w:r>
        <w:rPr>
          <w:lang w:val="en-US"/>
        </w:rPr>
        <w:t>Specifies that in the positions (0, 0.5, 0.5) will always be an oxygen atom, whereas all the (0,0,0) positions will be populated with random atoms chosen from those given in the chemical formula.</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xml:space="preserve">” sets the option to replace a certain about of atoms of the chosen element with another element, e.g. to create solid solutions. This option must follow with the 3 descriptors: which elements to substitute (char*3), what elements to substitute them with (char*3), and what </w:t>
      </w:r>
      <w:r>
        <w:rPr>
          <w:lang w:val="en-US"/>
        </w:rPr>
        <w:lastRenderedPageBreak/>
        <w:t>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lastRenderedPageBreak/>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0C8974D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7F9F03"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A03344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508240D"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1511DECE"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517A503B"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A569AE">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44E147F"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w:t>
      </w:r>
      <w:r w:rsidRPr="00C87244">
        <w:rPr>
          <w:lang w:val="en-US"/>
        </w:rPr>
        <w:lastRenderedPageBreak/>
        <w:t xml:space="preserve">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3097AC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569AE" w:rsidRPr="00C87244">
        <w:rPr>
          <w:lang w:val="en-US"/>
        </w:rPr>
        <w:t xml:space="preserve">Figure </w:t>
      </w:r>
      <w:r w:rsidR="00A569AE">
        <w:rPr>
          <w:lang w:val="en-US"/>
        </w:rPr>
        <w:t>VI</w:t>
      </w:r>
      <w:r w:rsidR="00A569AE" w:rsidRPr="00C87244">
        <w:rPr>
          <w:lang w:val="en-US"/>
        </w:rPr>
        <w:t>.</w:t>
      </w:r>
      <w:r w:rsidR="00A569AE">
        <w:rPr>
          <w:lang w:val="en-US"/>
        </w:rPr>
        <w:t>26</w:t>
      </w:r>
      <w:r w:rsidR="003102EF" w:rsidRPr="00C87244">
        <w:rPr>
          <w:lang w:val="en-US"/>
        </w:rPr>
        <w:fldChar w:fldCharType="end"/>
      </w:r>
      <w:r w:rsidRPr="00C87244">
        <w:rPr>
          <w:lang w:val="en-US"/>
        </w:rPr>
        <w:t>.</w:t>
      </w:r>
    </w:p>
    <w:p w14:paraId="4A65FD64" w14:textId="0297AE10"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746EF4" w:rsidRPr="00746EF4">
        <w:rPr>
          <w:noProof/>
          <w:lang w:val="en-US"/>
        </w:rPr>
        <w:t>[13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6BF76A0"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lastRenderedPageBreak/>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230D80D4" w:rsidR="00480FA3" w:rsidRPr="00480FA3" w:rsidRDefault="00480FA3">
      <w:pPr>
        <w:pStyle w:val="ListParagraph"/>
        <w:numPr>
          <w:ilvl w:val="0"/>
          <w:numId w:val="64"/>
        </w:numPr>
        <w:rPr>
          <w:lang w:val="en-US"/>
        </w:rPr>
      </w:pPr>
      <w:r w:rsidRPr="00480FA3">
        <w:rPr>
          <w:lang w:val="en-US"/>
        </w:rPr>
        <w:lastRenderedPageBreak/>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569AE">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lastRenderedPageBreak/>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2D62278"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82BCC9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569AE" w:rsidRPr="00C87244">
        <w:rPr>
          <w:lang w:val="en-US"/>
        </w:rPr>
        <w:t xml:space="preserve">Figure </w:t>
      </w:r>
      <w:r w:rsidR="00A569AE">
        <w:rPr>
          <w:lang w:val="en-US"/>
        </w:rPr>
        <w:t>VII</w:t>
      </w:r>
      <w:r w:rsidR="00A569AE" w:rsidRPr="00C87244">
        <w:rPr>
          <w:lang w:val="en-US"/>
        </w:rPr>
        <w:t>.</w:t>
      </w:r>
      <w:r w:rsidR="00A569A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AC1A939" w:rsidR="001C2DF7" w:rsidRPr="00C87244" w:rsidRDefault="001C2DF7" w:rsidP="00C0215F">
      <w:pPr>
        <w:pStyle w:val="Caption"/>
        <w:rPr>
          <w:lang w:val="en-US"/>
        </w:rPr>
      </w:pPr>
      <w:bookmarkStart w:id="323" w:name="_Ref137715076"/>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B3B289F"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569AE">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lastRenderedPageBreak/>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lastRenderedPageBreak/>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708C363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569AE">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1EB2615D"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569AE">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127BDDB2"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569AE">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B3FE246"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569AE">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lastRenderedPageBreak/>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lastRenderedPageBreak/>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C659CC7"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569AE" w:rsidRPr="00C87244">
        <w:rPr>
          <w:lang w:val="en-US"/>
        </w:rPr>
        <w:t xml:space="preserve">Files </w:t>
      </w:r>
      <w:r w:rsidR="00A569AE" w:rsidRPr="00C87244">
        <w:rPr>
          <w:color w:val="1F497D"/>
          <w:lang w:val="en-US"/>
        </w:rPr>
        <w:t>SAVE_supercell.dat,</w:t>
      </w:r>
      <w:r w:rsidR="00A569AE" w:rsidRPr="00C87244">
        <w:rPr>
          <w:lang w:val="en-US"/>
        </w:rPr>
        <w:t xml:space="preserve"> </w:t>
      </w:r>
      <w:r w:rsidR="00A569AE" w:rsidRPr="00C87244">
        <w:rPr>
          <w:color w:val="1F497D"/>
          <w:lang w:val="en-US"/>
        </w:rPr>
        <w:t xml:space="preserve">SAVE_atoms.dat </w:t>
      </w:r>
      <w:r w:rsidR="00A569AE" w:rsidRPr="00A569AE">
        <w:rPr>
          <w:color w:val="1F497D"/>
          <w:lang w:val="en-US"/>
        </w:rPr>
        <w:t>and</w:t>
      </w:r>
      <w:r w:rsidR="00A569AE" w:rsidRPr="00C87244">
        <w:rPr>
          <w:lang w:val="en-US"/>
        </w:rPr>
        <w:t xml:space="preserve"> </w:t>
      </w:r>
      <w:r w:rsidR="00A569AE" w:rsidRPr="00A569AE">
        <w:rPr>
          <w:lang w:val="en-US"/>
        </w:rPr>
        <w:t>SAVE</w:t>
      </w:r>
      <w:r w:rsidR="00A569A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lastRenderedPageBreak/>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1E6C422"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6932A11"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569A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569A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A74C33"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569A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569A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569A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lastRenderedPageBreak/>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0E8EAA6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46EF4">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8]","plainTextFormattedCitation":"[148]","previouslyFormattedCitation":"[148]"},"properties":{"noteIndex":0},"schema":"https://github.com/citation-style-language/schema/raw/master/csl-citation.json"}</w:instrText>
      </w:r>
      <w:r w:rsidR="00F424C7" w:rsidRPr="00C87244">
        <w:rPr>
          <w:lang w:val="en-US"/>
        </w:rPr>
        <w:fldChar w:fldCharType="separate"/>
      </w:r>
      <w:r w:rsidR="00746EF4" w:rsidRPr="00746EF4">
        <w:rPr>
          <w:noProof/>
          <w:lang w:val="en-US"/>
        </w:rPr>
        <w:t>[14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3A8EF04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569AE">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EB8629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569A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569A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B8F022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46EF4">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93675F" w:rsidRPr="00C87244">
        <w:rPr>
          <w:lang w:val="en-US"/>
        </w:rPr>
        <w:fldChar w:fldCharType="separate"/>
      </w:r>
      <w:r w:rsidR="00746EF4" w:rsidRPr="00746EF4">
        <w:rPr>
          <w:noProof/>
          <w:lang w:val="en-US"/>
        </w:rPr>
        <w:t>[117]</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45901C05"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569AE">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569AE">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A84B0D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569AE">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lastRenderedPageBreak/>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1D192FB8"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569AE">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569AE">
        <w:t xml:space="preserve">Figure </w:t>
      </w:r>
      <w:r w:rsidR="00A569AE">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6948CD71"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A569AE">
          <w:rPr>
            <w:noProof/>
          </w:rPr>
          <w:t>2</w:t>
        </w:r>
      </w:fldSimple>
      <w:bookmarkEnd w:id="430"/>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2D54292C" w:rsidR="000149CA"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569AE">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569AE">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569AE">
        <w:rPr>
          <w:lang w:val="en-US"/>
        </w:rPr>
        <w:t>e)</w:t>
      </w:r>
      <w:r w:rsidR="00890E08">
        <w:rPr>
          <w:lang w:val="en-US"/>
        </w:rPr>
        <w:fldChar w:fldCharType="end"/>
      </w:r>
      <w:r w:rsidR="00890E08">
        <w:rPr>
          <w:lang w:val="en-US"/>
        </w:rPr>
        <w:t>.</w:t>
      </w:r>
    </w:p>
    <w:p w14:paraId="1411C966" w14:textId="77777777" w:rsidR="00C519D6" w:rsidRDefault="00C519D6" w:rsidP="00405D82">
      <w:pPr>
        <w:rPr>
          <w:lang w:val="en-US"/>
        </w:rPr>
      </w:pPr>
    </w:p>
    <w:p w14:paraId="4948D11B" w14:textId="7BEB3925" w:rsidR="00C519D6" w:rsidRDefault="00C519D6" w:rsidP="00C519D6">
      <w:pPr>
        <w:pStyle w:val="ListParagraph"/>
        <w:numPr>
          <w:ilvl w:val="0"/>
          <w:numId w:val="63"/>
        </w:numPr>
        <w:rPr>
          <w:lang w:val="en-US"/>
        </w:rPr>
      </w:pPr>
      <w:r>
        <w:rPr>
          <w:lang w:val="en-US"/>
        </w:rPr>
        <w:t>Segmentation fault in multiple simulation runs as the first run of new material (in linux)</w:t>
      </w:r>
    </w:p>
    <w:p w14:paraId="06901CB8" w14:textId="6B84C593" w:rsidR="00C519D6" w:rsidRDefault="00C519D6" w:rsidP="00C519D6">
      <w:pPr>
        <w:ind w:left="284" w:firstLine="0"/>
        <w:rPr>
          <w:lang w:val="en-US"/>
        </w:rPr>
      </w:pPr>
      <w:r>
        <w:rPr>
          <w:lang w:val="en-US"/>
        </w:rPr>
        <w:t xml:space="preserve">If you set multiple simulation runs (e.g., for multiple fluences, coupling, etc.) at the very first simulation run of a new material (when all the electron mean free paths (MFPs) need to be calculated the first time), only one simulation run may work, whereas the second simulation may fail with the error message of the segmentation fault (on linux). </w:t>
      </w:r>
    </w:p>
    <w:p w14:paraId="2F4B549D" w14:textId="6FAC4E4B" w:rsidR="00C519D6" w:rsidRDefault="00C519D6" w:rsidP="00C519D6">
      <w:pPr>
        <w:ind w:left="284" w:firstLine="0"/>
        <w:rPr>
          <w:lang w:val="en-US"/>
        </w:rPr>
      </w:pPr>
      <w:r>
        <w:rPr>
          <w:lang w:val="en-US"/>
        </w:rPr>
        <w:t>Possible solution: to avoid it, prior to multiple runs, execute the first single run to create the files with MFPs.</w:t>
      </w:r>
      <w:r w:rsidR="00910EAE">
        <w:rPr>
          <w:lang w:val="en-US"/>
        </w:rPr>
        <w:t xml:space="preserve"> Once the files are stored in the INPUT/[material] directory, the segmentation fault at multiple runs should disappear.</w:t>
      </w:r>
    </w:p>
    <w:p w14:paraId="08A10E7D" w14:textId="7BAF27AA" w:rsidR="000C32E1" w:rsidRPr="00C519D6" w:rsidRDefault="000C32E1" w:rsidP="00C519D6">
      <w:pPr>
        <w:ind w:left="284" w:firstLine="0"/>
        <w:rPr>
          <w:lang w:val="en-US"/>
        </w:rPr>
      </w:pPr>
      <w:r>
        <w:rPr>
          <w:lang w:val="en-US"/>
        </w:rPr>
        <w:t>Note that if running the code on a cluster node, the INPUT data must be copied back from the node to the server, so that the MFPs are stored.</w:t>
      </w:r>
    </w:p>
    <w:p w14:paraId="6CBE3974" w14:textId="58AF14DF" w:rsidR="00362B84" w:rsidRDefault="00362B84">
      <w:pPr>
        <w:spacing w:after="200"/>
        <w:ind w:firstLine="0"/>
        <w:jc w:val="left"/>
        <w:rPr>
          <w:lang w:val="en-US"/>
        </w:rPr>
      </w:pPr>
      <w:r>
        <w:rPr>
          <w:lang w:val="en-US"/>
        </w:rPr>
        <w:lastRenderedPageBreak/>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7E76AEE6" w14:textId="63122C6D" w:rsidR="00746EF4" w:rsidRPr="00746EF4" w:rsidRDefault="003102EF" w:rsidP="00746EF4">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46EF4" w:rsidRPr="00746EF4">
        <w:rPr>
          <w:noProof/>
        </w:rPr>
        <w:t>[1]</w:t>
      </w:r>
      <w:r w:rsidR="00746EF4" w:rsidRPr="00746EF4">
        <w:rPr>
          <w:noProof/>
        </w:rPr>
        <w:tab/>
        <w:t>N. Medvedev, XTANT-3 [Computer Software], (2023). https://doi.org/10.5281/zenodo.8392569.</w:t>
      </w:r>
    </w:p>
    <w:p w14:paraId="2A20BC4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w:t>
      </w:r>
      <w:r w:rsidRPr="00746EF4">
        <w:rPr>
          <w:noProof/>
        </w:rPr>
        <w:tab/>
        <w:t>N. Medvedev, V. Tkachenko, V. Lipp, Z. Li, B. Ziaja, Various damage mechanisms in carbon and silicon materials under femtosecond x-ray irradiation, 4open 1 (2018) 3. https://doi.org/10.1051/fopen/2018003.</w:t>
      </w:r>
    </w:p>
    <w:p w14:paraId="44E4642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w:t>
      </w:r>
      <w:r w:rsidRPr="00746EF4">
        <w:rPr>
          <w:noProof/>
        </w:rPr>
        <w:tab/>
        <w:t>N. Medvedev, I. Milov, Electron-phonon coupling in metals at high electronic temperatures, Phys. Rev. B 102 (2020) 064302. https://doi.org/10.1103/PhysRevB.102.064302.</w:t>
      </w:r>
    </w:p>
    <w:p w14:paraId="08E252D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w:t>
      </w:r>
      <w:r w:rsidRPr="00746EF4">
        <w:rPr>
          <w:noProof/>
        </w:rPr>
        <w:tab/>
        <w:t>V. Lipp, V. Tkachenko, M. Stransky, B. Aradi, T. Frauenheim, B. Ziaja, Density functional tight binding approach utilized to study X-ray-induced transitions in solid materials, Sci. Rep. 12 (2022) 1–10. https://doi.org/10.1038/s41598-022-04775-1.</w:t>
      </w:r>
    </w:p>
    <w:p w14:paraId="6D91619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w:t>
      </w:r>
      <w:r w:rsidRPr="00746EF4">
        <w:rPr>
          <w:noProof/>
        </w:rPr>
        <w:tab/>
        <w:t>N. Medvedev, H.O. Jeschke, B. Ziaja, Nonthermal phase transitions in semiconductors induced by a femtosecond extreme ultraviolet laser pulse, New J. Phys. 15 (2013) 15016. https://doi.org/10.1088/1367-2630/15/1/015016.</w:t>
      </w:r>
    </w:p>
    <w:p w14:paraId="7D5ABD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w:t>
      </w:r>
      <w:r w:rsidRPr="00746EF4">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D32D4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w:t>
      </w:r>
      <w:r w:rsidRPr="00746EF4">
        <w:rPr>
          <w:noProof/>
        </w:rPr>
        <w:tab/>
        <w:t>B. Rethfeld, D.S. Ivanov, M.E. Garcia, S.I. Anisimov, Modelling ultrafast laser ablation, J. Phys. D. Appl. Phys. 50 (2017) 193001. https://doi.org/10.1088/1361-6463/50/19/193001.</w:t>
      </w:r>
    </w:p>
    <w:p w14:paraId="422140E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w:t>
      </w:r>
      <w:r w:rsidRPr="00746EF4">
        <w:rPr>
          <w:noProof/>
        </w:rPr>
        <w:tab/>
        <w:t>M. V Shugaev, C. Wu, O. Armbruster, A. Naghilou, N. Brouwer, D.S. Ivanov, T.J.Y. Derrien, N.M. Bulgakova, W. Kautek, B. Rethfeld, L. V Zhigilei, Fundamentals of ultrafast laser-material interaction, MRS Bull. 41 (2016) 960–968. https://doi.org/10.1557/mrs.2016.274.</w:t>
      </w:r>
    </w:p>
    <w:p w14:paraId="10C2CB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w:t>
      </w:r>
      <w:r w:rsidRPr="00746EF4">
        <w:rPr>
          <w:noProof/>
        </w:rPr>
        <w:tab/>
        <w:t>A.P. Caricato, A. Luches, M. Martino, Laser fabrication of nanoparticles, in: Handb. Nanoparticles, Springer International Publishing, 2015: pp. 407–428. https://doi.org/10.1007/978-3-319-15338-4_21.</w:t>
      </w:r>
    </w:p>
    <w:p w14:paraId="1BFA976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w:t>
      </w:r>
      <w:r w:rsidRPr="00746EF4">
        <w:rPr>
          <w:noProof/>
        </w:rPr>
        <w:tab/>
        <w:t>M. Braun, P. Gilch, W. Zinth, eds., Ultrashort laser pulses in biology and medicine, Springer-Verlag, Berlin Heidelberg, 2008. https://www.springer.com/gp/book/9783540735656.</w:t>
      </w:r>
    </w:p>
    <w:p w14:paraId="7790355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w:t>
      </w:r>
      <w:r w:rsidRPr="00746EF4">
        <w:rPr>
          <w:noProof/>
        </w:rPr>
        <w:tab/>
        <w:t>K. Sugioka, Y. Cheng, Ultrafast lasers—reliable tools for advanced materials processing, Light Sci. Appl. 3 (2014) e149–e149. https://doi.org/10.1038/lsa.2014.30.</w:t>
      </w:r>
    </w:p>
    <w:p w14:paraId="725C524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w:t>
      </w:r>
      <w:r w:rsidRPr="00746EF4">
        <w:rPr>
          <w:noProof/>
        </w:rPr>
        <w:tab/>
        <w:t>A. Ng, Outstanding questions in electron-ion energy relaxation, lattice stability, and dielectric function of warm dense matter, Int. J. Quantum Chem. 112 (2012) 150–160. https://doi.org/10.1002/qua.23197.</w:t>
      </w:r>
    </w:p>
    <w:p w14:paraId="5ACC723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w:t>
      </w:r>
      <w:r w:rsidRPr="00746EF4">
        <w:rPr>
          <w:noProof/>
        </w:rPr>
        <w:tab/>
        <w:t>J. Rossbach, J.R. Schneider, W. Wurth, 10 years of pioneering X-ray science at the Free-Electron Laser FLASH at DESY, Phys. Rep. 808 (2019) 1. https://doi.org/10.1016/J.PHYSREP.2019.02.002.</w:t>
      </w:r>
    </w:p>
    <w:p w14:paraId="704753E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w:t>
      </w:r>
      <w:r w:rsidRPr="00746EF4">
        <w:rPr>
          <w:noProof/>
        </w:rPr>
        <w:tab/>
        <w:t>J. Bonse, S. Baudach, J. Krüger, W. Kautek, M. Lenzner, Femtosecond laser ablation of silicon-modification thresholds and morphology, Appl. Phys. A 74 (2002) 19–25. https://doi.org/10.1007/s003390100893.</w:t>
      </w:r>
    </w:p>
    <w:p w14:paraId="7B6B3C5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5]</w:t>
      </w:r>
      <w:r w:rsidRPr="00746EF4">
        <w:rPr>
          <w:noProof/>
        </w:rPr>
        <w:tab/>
        <w:t>C.-W. Jiang, X. Zhou, Z. Lin, R.-H. Xie, F.-L. Li, R.E. Allen, Electronic and Structural Response of Nanomaterials to Ultrafast and Ultraintense Laser Pulses, J. Nanosci. Nanotechnol. 14 (2014) 1549–1562. https://doi.org/10.1166/jnn.2014.8756.</w:t>
      </w:r>
    </w:p>
    <w:p w14:paraId="5BF65A5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6]</w:t>
      </w:r>
      <w:r w:rsidRPr="00746EF4">
        <w:rPr>
          <w:noProof/>
        </w:rPr>
        <w:tab/>
        <w:t>N. Medvedev, A.E. Volkov, R. Rymzhanov, F. Akhmetov, S. Gorbunov, R. Voronkov, P. Babaev, Frontiers, challenges, and solutions in modeling of swift heavy ion effects in materials, J. Appl. Phys. 133 (2023) 100701. https://doi.org/10.1063/5.0128774.</w:t>
      </w:r>
    </w:p>
    <w:p w14:paraId="14F40D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7]</w:t>
      </w:r>
      <w:r w:rsidRPr="00746EF4">
        <w:rPr>
          <w:noProof/>
        </w:rPr>
        <w:tab/>
        <w:t>S.P. Hau-Riege, High-intensity X-rays - interaction with matter: processes in plasmas, clusters, molecules and solids, Willey-VCH Verlag, Weinheim, Germany, 2011. http://eu.wiley.com/WileyCDA/WileyTitle/productCd-3527409475.html (accessed October 26, 2015).</w:t>
      </w:r>
    </w:p>
    <w:p w14:paraId="71A6737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8]</w:t>
      </w:r>
      <w:r w:rsidRPr="00746EF4">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9A83C6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9]</w:t>
      </w:r>
      <w:r w:rsidRPr="00746EF4">
        <w:rPr>
          <w:noProof/>
        </w:rPr>
        <w:tab/>
        <w:t>B. Rethfeld, A. Kaiser, M. Vicanek, G. Simon, Ultrafast dynamics of nonequilibrium electrons in metals under femtosecond laser irradiation, Phys. Rev. B 65 (2002) 214303. https://doi.org/10.1103/PhysRevB.65.214303.</w:t>
      </w:r>
    </w:p>
    <w:p w14:paraId="662105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0]</w:t>
      </w:r>
      <w:r w:rsidRPr="00746EF4">
        <w:rPr>
          <w:noProof/>
        </w:rPr>
        <w:tab/>
        <w:t>P.L. Silvestrelli, A. Alavi, M. Parrinello, Electrical-conductivity calculation in ab initio simulations of metals:Application to liquid sodium, Phys. Rev. B 55 (1997) 15515–15522. https://doi.org/10.1103/PhysRevB.55.15515.</w:t>
      </w:r>
    </w:p>
    <w:p w14:paraId="1BEAEB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1]</w:t>
      </w:r>
      <w:r w:rsidRPr="00746EF4">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E48C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2]</w:t>
      </w:r>
      <w:r w:rsidRPr="00746EF4">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922777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3]</w:t>
      </w:r>
      <w:r w:rsidRPr="00746EF4">
        <w:rPr>
          <w:noProof/>
        </w:rPr>
        <w:tab/>
        <w:t>R.A. Voronkov, N. Medvedev, A.E. Volkov, Superionic State in Alumina Produced by Nonthermal Melting, Phys. Status Solidi - Rapid Res. Lett. 14 (2020) 1900641. https://doi.org/10.1002/pssr.201900641.</w:t>
      </w:r>
    </w:p>
    <w:p w14:paraId="6A4E15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4]</w:t>
      </w:r>
      <w:r w:rsidRPr="00746EF4">
        <w:rPr>
          <w:noProof/>
        </w:rPr>
        <w:tab/>
        <w:t>R.A. Voronkov, N. Medvedev, A.E. Volkov, Superionic states formation in group III oxides irradiated with ultrafast lasers, Sci. Rep. 12 (2022) 5659. https://doi.org/10.1038/s41598-022-09681-0.</w:t>
      </w:r>
    </w:p>
    <w:p w14:paraId="508B7B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5]</w:t>
      </w:r>
      <w:r w:rsidRPr="00746EF4">
        <w:rPr>
          <w:noProof/>
        </w:rPr>
        <w:tab/>
        <w:t>N. Medvedev, A.E. Volkov, Nonthermal acceleration of atoms as a mechanism of fast lattice heating in ion tracks, J. Appl. Phys. 131 (2022) 225903. https://doi.org/10.1063/5.0095724.</w:t>
      </w:r>
    </w:p>
    <w:p w14:paraId="12200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6]</w:t>
      </w:r>
      <w:r w:rsidRPr="00746EF4">
        <w:rPr>
          <w:noProof/>
        </w:rPr>
        <w:tab/>
        <w:t>P. Stampfli, K. Bennemann, Dynamical theory of the laser-induced lattice instability of silicon, Phys. Rev. B 46 (1992) 10686–10692. https://doi.org/10.1103/PhysRevB.46.10686.</w:t>
      </w:r>
    </w:p>
    <w:p w14:paraId="7282B25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7]</w:t>
      </w:r>
      <w:r w:rsidRPr="00746EF4">
        <w:rPr>
          <w:noProof/>
        </w:rPr>
        <w:tab/>
        <w:t>P. Silvestrelli, A. Alavi, M. Parrinello, D. Frenkel, Ab initio Molecular Dynamics Simulation of Laser Melting of Silicon, Phys. Rev. Lett. 77 (1996) 3149–3152. https://doi.org/10.1103/PhysRevLett.77.3149.</w:t>
      </w:r>
    </w:p>
    <w:p w14:paraId="1B008B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8]</w:t>
      </w:r>
      <w:r w:rsidRPr="00746EF4">
        <w:rPr>
          <w:noProof/>
        </w:rPr>
        <w:tab/>
        <w:t>H.O. Jeschke, M.E. Garcia, K.H. Bennemann, Microscopic analysis of the laser-induced femtosecond graphitization of diamond, Phys. Rev. B 60 (1999) R3701–R3704. https://doi.org/10.1103/PhysRevB.60.R3701.</w:t>
      </w:r>
    </w:p>
    <w:p w14:paraId="7EE8E40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9]</w:t>
      </w:r>
      <w:r w:rsidRPr="00746EF4">
        <w:rPr>
          <w:noProof/>
        </w:rPr>
        <w:tab/>
        <w:t>N. Medvedev, Z. Li, V. Tkachenko, B. Ziaja, Electron-ion coupling in semiconductors beyond Fermi’s golden rule, Phys. Rev. B 95 (2017) 014309. https://doi.org/10.1103/PhysRevB.95.014309.</w:t>
      </w:r>
    </w:p>
    <w:p w14:paraId="47813C8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0]</w:t>
      </w:r>
      <w:r w:rsidRPr="00746EF4">
        <w:rPr>
          <w:noProof/>
        </w:rPr>
        <w:tab/>
        <w:t xml:space="preserve">N. Medvedev, U. Zastrau, E. Förster, D.O. Gericke, B. Rethfeld, Short-time electron dynamics in aluminum excited by femtosecond extreme ultraviolet radiation, Phys. Rev. Lett. 107 (2011) </w:t>
      </w:r>
      <w:r w:rsidRPr="00746EF4">
        <w:rPr>
          <w:noProof/>
        </w:rPr>
        <w:lastRenderedPageBreak/>
        <w:t>165003. https://doi.org/10.1103/PhysRevLett.107.165003.</w:t>
      </w:r>
    </w:p>
    <w:p w14:paraId="43FC12A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1]</w:t>
      </w:r>
      <w:r w:rsidRPr="00746EF4">
        <w:rPr>
          <w:noProof/>
        </w:rPr>
        <w:tab/>
        <w:t>N.S. Shcheblanov, T.E. Itina, Femtosecond laser interactions with dielectric materials: insights of a detailed modeling of electronic excitation and relaxation processes, Appl. Phys. A 110 (2012) 579–583. https://doi.org/10.1007/s00339-012-7130-0.</w:t>
      </w:r>
    </w:p>
    <w:p w14:paraId="3863B9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2]</w:t>
      </w:r>
      <w:r w:rsidRPr="00746EF4">
        <w:rPr>
          <w:noProof/>
        </w:rPr>
        <w:tab/>
        <w:t>S.T. Weber, B. Rethfeld, Phonon-induced long-lasting nonequilibrium in the electron system of a laser-excited solid, Phys. Rev. B 99 (2019) 174314. https://doi.org/10.1103/PhysRevB.99.174314.</w:t>
      </w:r>
    </w:p>
    <w:p w14:paraId="64DF9FB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3]</w:t>
      </w:r>
      <w:r w:rsidRPr="00746EF4">
        <w:rPr>
          <w:noProof/>
        </w:rPr>
        <w:tab/>
        <w:t>M. Uehlein, S.T. Weber, B. Rethfeld, Influence of Electronic Non-Equilibrium on Energy Distribution and Dissipation in Aluminum Studied with an Extended Two-Temperature Model, Nanomaterials 12 (2022) 1655. https://doi.org/10.3390/nano12101655.</w:t>
      </w:r>
    </w:p>
    <w:p w14:paraId="71FF36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4]</w:t>
      </w:r>
      <w:r w:rsidRPr="00746EF4">
        <w:rPr>
          <w:noProof/>
        </w:rPr>
        <w:tab/>
        <w:t>N. Medvedev, Electronic nonequilibrium effect in ultrafast-laser-irradiated solids, Https://Arxiv.Org/Abs/2302.09098v1 (2023). https://doi.org/10.48550/arxiv.2302.09098.</w:t>
      </w:r>
    </w:p>
    <w:p w14:paraId="66E072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5]</w:t>
      </w:r>
      <w:r w:rsidRPr="00746EF4">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B8AA82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6]</w:t>
      </w:r>
      <w:r w:rsidRPr="00746EF4">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162E4C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7]</w:t>
      </w:r>
      <w:r w:rsidRPr="00746EF4">
        <w:rPr>
          <w:noProof/>
        </w:rPr>
        <w:tab/>
        <w:t>R. Car, M. Parrinello, Unified Approach for Molecular Dynamics and Density-Functional Theory, Phys. Rev. Lett. 55 (1985) 2471–2474. https://doi.org/10.1103/PhysRevLett.55.2471.</w:t>
      </w:r>
    </w:p>
    <w:p w14:paraId="69EE4CC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8]</w:t>
      </w:r>
      <w:r w:rsidRPr="00746EF4">
        <w:rPr>
          <w:noProof/>
        </w:rPr>
        <w:tab/>
        <w:t>D. Ivanov, L. Zhigilei, Combined atomistic-continuum modeling of short-pulse laser melting and disintegration of metal films, Phys. Rev. B 68 (2003) 064114. https://doi.org/10.1103/PhysRevB.68.064114.</w:t>
      </w:r>
    </w:p>
    <w:p w14:paraId="76043C8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9]</w:t>
      </w:r>
      <w:r w:rsidRPr="00746EF4">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B928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0]</w:t>
      </w:r>
      <w:r w:rsidRPr="00746EF4">
        <w:rPr>
          <w:noProof/>
        </w:rPr>
        <w:tab/>
        <w:t>N.A. Medvedev, Materials under XUV irradiation: effects of structure, size, and temperature, in: L. Juha, S. Bajt, S. Guizard (Eds.), Opt. Damage Mater. Process. by EUV/X-Ray Radiat., SPIE, 2023: p. 10. https://doi.org/10.1117/12.2664746.</w:t>
      </w:r>
    </w:p>
    <w:p w14:paraId="5F2E2C9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1]</w:t>
      </w:r>
      <w:r w:rsidRPr="00746EF4">
        <w:rPr>
          <w:noProof/>
        </w:rPr>
        <w:tab/>
        <w:t>D.P. Kroese, T. Taimre, Z.I. Botev, Handbook of Monte Carlo Methods, Wiley, 2011. https://www.wiley.com/en-au/Handbook+of+Monte+Carlo+Methods-p-9780470177938.</w:t>
      </w:r>
    </w:p>
    <w:p w14:paraId="097184B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2]</w:t>
      </w:r>
      <w:r w:rsidRPr="00746EF4">
        <w:rPr>
          <w:noProof/>
        </w:rPr>
        <w:tab/>
        <w:t>T.M. Jenkins, W.R. Nelson, A. Rindi, Monte Carlo Transport of Electrons and Photons, Springer US, Boston, MA, 1988. https://doi.org/10.1007/978-1-4613-1059-4.</w:t>
      </w:r>
    </w:p>
    <w:p w14:paraId="62FCE4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3]</w:t>
      </w:r>
      <w:r w:rsidRPr="00746EF4">
        <w:rPr>
          <w:noProof/>
        </w:rPr>
        <w:tab/>
        <w:t>C. Jacoboni, L. Reggiani, The Monte Carlo method for the solution of charge transport in semiconductors with applications to covalent materials, Rev. Mod. Phys. 55 (1983) 645–705. https://doi.org/10.1103/RevModPhys.55.645.</w:t>
      </w:r>
    </w:p>
    <w:p w14:paraId="1AC982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4]</w:t>
      </w:r>
      <w:r w:rsidRPr="00746EF4">
        <w:rPr>
          <w:noProof/>
        </w:rPr>
        <w:tab/>
        <w:t>F. James, RANLUX: A Fortran implementation of the high-quality pseudorandom number generator of Lüscher, Comput. Phys. Commun. 79 (1994) 111–114. https://doi.org/10.1016/0010-4655(94)90233-X.</w:t>
      </w:r>
    </w:p>
    <w:p w14:paraId="3F9432F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5]</w:t>
      </w:r>
      <w:r w:rsidRPr="00746EF4">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46EF4">
        <w:rPr>
          <w:noProof/>
        </w:rPr>
        <w:lastRenderedPageBreak/>
        <w:t>https://doi.org/10.1002/pssb.2221980222.</w:t>
      </w:r>
    </w:p>
    <w:p w14:paraId="3375260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6]</w:t>
      </w:r>
      <w:r w:rsidRPr="00746EF4">
        <w:rPr>
          <w:noProof/>
        </w:rPr>
        <w:tab/>
        <w:t>N. Medvedev, A.E. Volkov, Analytically solvable model of scattering of relativistic charged particles in solids, J. Phys. D. Appl. Phys. 53 (2020) 235302. https://doi.org/10.1088/1361-6463/AB7C09.</w:t>
      </w:r>
    </w:p>
    <w:p w14:paraId="30406F4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7]</w:t>
      </w:r>
      <w:r w:rsidRPr="00746EF4">
        <w:rPr>
          <w:noProof/>
        </w:rPr>
        <w:tab/>
        <w:t>R. Rymzhanov, N.A. Medvedev, A.E. Volkov, Damage threshold and structure of swift heavy ion tracks in Al2O3, J. Phys. D. Appl. Phys. 50 (2017) 475301. https://doi.org/10.1088/1361-6463/aa8ff5.</w:t>
      </w:r>
    </w:p>
    <w:p w14:paraId="32FA9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8]</w:t>
      </w:r>
      <w:r w:rsidRPr="00746EF4">
        <w:rPr>
          <w:noProof/>
        </w:rPr>
        <w:tab/>
        <w:t>N.A. Medvedev, R.A. Rymzhanov, A.E. Volkov, Time-resolved electron kinetics in swift heavy ion irradiated solids, J. Phys. D. Appl. Phys. 48 (2015) 355303. https://doi.org/10.1088/0022-3727/48/35/355303.</w:t>
      </w:r>
    </w:p>
    <w:p w14:paraId="535328A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9]</w:t>
      </w:r>
      <w:r w:rsidRPr="00746EF4">
        <w:rPr>
          <w:noProof/>
        </w:rPr>
        <w:tab/>
        <w:t>U. Fano, Penetration of Protons, Alpha Particles, and Mesons, Annu. Rev. Nucl. Sci. 13 (1963) 1–66. https://doi.org/10.1146/annurev.ns.13.120163.000245.</w:t>
      </w:r>
    </w:p>
    <w:p w14:paraId="384A76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0]</w:t>
      </w:r>
      <w:r w:rsidRPr="00746EF4">
        <w:rPr>
          <w:noProof/>
        </w:rPr>
        <w:tab/>
        <w:t>N. Medvedev, V. Tkachenko, B. Ziaja, Modeling of Nonthermal Solid-to-Solid Phase Transition in Diamond Irradiated with Femtosecond x-ray FEL Pulse, Contrib. to Plasma Phys. 55 (2015) 12–34. https://doi.org/10.1002/ctpp.201400026.</w:t>
      </w:r>
    </w:p>
    <w:p w14:paraId="1BB3567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1]</w:t>
      </w:r>
      <w:r w:rsidRPr="00746EF4">
        <w:rPr>
          <w:noProof/>
        </w:rPr>
        <w:tab/>
        <w:t>R.H. Ritchie, A. Howie, Electron excitation and the optical potential in electron microscopy, Philos. Mag. 36 (1977) 463–481. https://doi.org/10.1080/14786437708244948.</w:t>
      </w:r>
    </w:p>
    <w:p w14:paraId="4A09F3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2]</w:t>
      </w:r>
      <w:r w:rsidRPr="00746EF4">
        <w:rPr>
          <w:noProof/>
        </w:rPr>
        <w:tab/>
        <w:t>N. Medvedev, Modeling ultrafast electronic processes in solids excited by femtosecond VUV-XUV laser Pulse, AIP Conf. Proc. 582 (2012) 582–592. https://doi.org/10.1063/1.4739911.</w:t>
      </w:r>
    </w:p>
    <w:p w14:paraId="7AE237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3]</w:t>
      </w:r>
      <w:r w:rsidRPr="00746EF4">
        <w:rPr>
          <w:noProof/>
        </w:rPr>
        <w:tab/>
        <w:t>N. Medvedev, F. Akhmetov, R.A. Rymzhanov, R. Voronkov, A.E. Volkov, Modeling Time‐Resolved Kinetics in Solids Induced by Extreme Electronic Excitation, Adv. Theory Simulations 5 (2022) 2200091. https://doi.org/10.1002/adts.202200091.</w:t>
      </w:r>
    </w:p>
    <w:p w14:paraId="53746C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4]</w:t>
      </w:r>
      <w:r w:rsidRPr="00746EF4">
        <w:rPr>
          <w:noProof/>
        </w:rPr>
        <w:tab/>
        <w:t>Y.-K. Kim, M. Rudd, Binary-encounter-dipole model for electron-impact ionization, Phys. Rev. A 50 (1994) 3954–3967. https://doi.org/10.1103/PhysRevA.50.3954.</w:t>
      </w:r>
    </w:p>
    <w:p w14:paraId="346D449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5]</w:t>
      </w:r>
      <w:r w:rsidRPr="00746EF4">
        <w:rPr>
          <w:noProof/>
        </w:rPr>
        <w:tab/>
        <w:t>D.E. Cullen, EPICS2017: Electron Photon Interaction Cross Sections: w-nds.iaea.org/epics/, Vienna, 2018. https://www-nds.iaea.org/publications/iaea-nds/iaea-nds-224%7B%5C_%7DRev1%7B%5C_%7D2018.pdf.</w:t>
      </w:r>
    </w:p>
    <w:p w14:paraId="5EEDE9F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6]</w:t>
      </w:r>
      <w:r w:rsidRPr="00746EF4">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83491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7]</w:t>
      </w:r>
      <w:r w:rsidRPr="00746EF4">
        <w:rPr>
          <w:noProof/>
        </w:rPr>
        <w:tab/>
        <w:t>F. Salvat, A. Jablonski, C.J. Powell, elsepa—Dirac partial-wave calculation of elastic scattering of electrons and positrons by atoms, positive ions and molecules, Comput. Phys. Commun. 165 (2005) 157–190. https://doi.org/10.1016/j.cpc.2004.09.006.</w:t>
      </w:r>
    </w:p>
    <w:p w14:paraId="43B14D6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8]</w:t>
      </w:r>
      <w:r w:rsidRPr="00746EF4">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3F31FC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9]</w:t>
      </w:r>
      <w:r w:rsidRPr="00746EF4">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46EF4">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1176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0]</w:t>
      </w:r>
      <w:r w:rsidRPr="00746EF4">
        <w:rPr>
          <w:noProof/>
        </w:rPr>
        <w:tab/>
        <w:t>A. Ferrari, P.R. Sala, A. Fassò, J. Ranft, Fluka: a multi-particle transport code: http://www.fluka.org/content/manuals/FM.pdf, Geneva, 2005. http://www.fluka.org/content/manuals/FM.pdf.</w:t>
      </w:r>
    </w:p>
    <w:p w14:paraId="1A7606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1]</w:t>
      </w:r>
      <w:r w:rsidRPr="00746EF4">
        <w:rPr>
          <w:noProof/>
        </w:rPr>
        <w:tab/>
        <w:t>X-5 Monte Carlo Team, MCNP — A General Monte Carlo N-Particle Transport Code, Version 5 Volume I: Overview and Theory, Revised 10, Los Alamos National Laboratory, University of California, 2003. http://www.nucleonica.net/wiki/images/8/89/MCNPvolI.pdf.</w:t>
      </w:r>
    </w:p>
    <w:p w14:paraId="3CF6F99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2]</w:t>
      </w:r>
      <w:r w:rsidRPr="00746EF4">
        <w:rPr>
          <w:noProof/>
        </w:rPr>
        <w:tab/>
        <w:t>M.L. Knotek, P.J. Feibelman, Stability of ionically bonded surfaces in ionizing environments, Surf. Sci. 90 (1979) 78–90. http://www.sciencedirect.com/science/article/pii/0039602879900116.</w:t>
      </w:r>
    </w:p>
    <w:p w14:paraId="69D2F6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3]</w:t>
      </w:r>
      <w:r w:rsidRPr="00746EF4">
        <w:rPr>
          <w:noProof/>
        </w:rPr>
        <w:tab/>
        <w:t>H.O. Jeschke, Theory for optically created nonequilibrium in covalent solids, Technical University of Berlin, 2000. http://www.physics.rutgers.edu/~jeschke/phd.html.</w:t>
      </w:r>
    </w:p>
    <w:p w14:paraId="5D548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4]</w:t>
      </w:r>
      <w:r w:rsidRPr="00746EF4">
        <w:rPr>
          <w:noProof/>
        </w:rPr>
        <w:tab/>
        <w:t>J.G. Powles, G. Rickayzen, D.M. Heyes, Temperatures: old, new and middle aged, Mol. Phys. 103 (2005) 1361–1373. https://doi.org/10.1080/00268970500054664.</w:t>
      </w:r>
    </w:p>
    <w:p w14:paraId="0F6AD9A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5]</w:t>
      </w:r>
      <w:r w:rsidRPr="00746EF4">
        <w:rPr>
          <w:noProof/>
        </w:rPr>
        <w:tab/>
        <w:t>R. Darkins, P.-W. Ma, S.T. Murphy, D.M. Duffy, Simulating electronically driven structural changes in silicon with two-temperature molecular dynamics, Phys. Rev. B 98 (2018) 24304. https://doi.org/10.1103/PhysRevB.98.024304.</w:t>
      </w:r>
    </w:p>
    <w:p w14:paraId="112C423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6]</w:t>
      </w:r>
      <w:r w:rsidRPr="00746EF4">
        <w:rPr>
          <w:noProof/>
        </w:rPr>
        <w:tab/>
        <w:t>S.T. Murphy, S.L. Daraszewicz, Y. Giret, M. Watkins, A.L. Shluger, K. Tanimura, D.M. Duffy, Dynamical simulations of an electronically induced solid-solid phase transformation in tungsten, Phys. Rev. B 92 (2015) 134110. https://doi.org/10.1103/PhysRevB.92.134110.</w:t>
      </w:r>
    </w:p>
    <w:p w14:paraId="69F434E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7]</w:t>
      </w:r>
      <w:r w:rsidRPr="00746EF4">
        <w:rPr>
          <w:noProof/>
        </w:rPr>
        <w:tab/>
        <w:t>A. Jain, A. Sindhu, Pedagogical Overview of the Fewest Switches Surface Hopping Method, ACS Omega 7 (2022) 45810–45824. https://doi.org/10.1021/acsomega.2c04843.</w:t>
      </w:r>
    </w:p>
    <w:p w14:paraId="589F74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8]</w:t>
      </w:r>
      <w:r w:rsidRPr="00746EF4">
        <w:rPr>
          <w:noProof/>
        </w:rPr>
        <w:tab/>
        <w:t>N. Medvedev, Electron-phonon coupling in semiconductors at high electronic temperatures, Phys. Rev. B 108 (2023) 144305. https://doi.org/10.1103/PhysRevB.108.144305.</w:t>
      </w:r>
    </w:p>
    <w:p w14:paraId="783A2F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9]</w:t>
      </w:r>
      <w:r w:rsidRPr="00746EF4">
        <w:rPr>
          <w:noProof/>
        </w:rPr>
        <w:tab/>
        <w:t>J.C. Slater, G.F. Koster, Simplified LCAO Method for the Periodic Potential Problem, Phys. Rev. 94 (1954) 1498–1524. https://doi.org/10.1103/PhysRev.94.1498.</w:t>
      </w:r>
    </w:p>
    <w:p w14:paraId="6B2D0E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0]</w:t>
      </w:r>
      <w:r w:rsidRPr="00746EF4">
        <w:rPr>
          <w:noProof/>
        </w:rPr>
        <w:tab/>
        <w:t>P. Koskinen, V. Mäkinen, Density-functional tight-binding for beginners, Comput. Mater. Sci. 47 (2009) 237–253. https://doi.org/10.1016/J.COMMATSCI.2009.07.013.</w:t>
      </w:r>
    </w:p>
    <w:p w14:paraId="3AA33D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1]</w:t>
      </w:r>
      <w:r w:rsidRPr="00746EF4">
        <w:rPr>
          <w:noProof/>
        </w:rPr>
        <w:tab/>
        <w:t>D. Szczepanik, J. Mrozek, On several alternatives for Löwdin orthogonalization, Comput. Theor. Chem. 1008 (2013) 15–19. https://doi.org/10.1016/J.COMPTC.2012.12.013.</w:t>
      </w:r>
    </w:p>
    <w:p w14:paraId="2375344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2]</w:t>
      </w:r>
      <w:r w:rsidRPr="00746EF4">
        <w:rPr>
          <w:noProof/>
        </w:rPr>
        <w:tab/>
        <w:t>M.J. Mehl, D.A. Papaconstantopoulos, NRL transferable Tight-Binding parameters periodic table: http://esd.cos.gmu.edu/tb/tbp.html, (n.d.). http://esd.cos.gmu.edu/tb/tbp.html (accessed November 21, 2019).</w:t>
      </w:r>
    </w:p>
    <w:p w14:paraId="62647E4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3]</w:t>
      </w:r>
      <w:r w:rsidRPr="00746EF4">
        <w:rPr>
          <w:noProof/>
        </w:rPr>
        <w:tab/>
        <w:t>D.A. Papaconstantopoulos, M.J. Mehl, The Slater-Koster tight-binding method: a computationally efficient and accurate approach, J. Phys. Condens. Matter 15 (2003) R413–R440. https://doi.org/10.1088/0953-8984/15/10/201.</w:t>
      </w:r>
    </w:p>
    <w:p w14:paraId="444D8A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74]</w:t>
      </w:r>
      <w:r w:rsidRPr="00746EF4">
        <w:rPr>
          <w:noProof/>
        </w:rPr>
        <w:tab/>
        <w:t>C.H. Xu, C.Z. Wang, C.T. Chan, K.M. Ho, A transferable tight-binding potential for carbon, J. Phys. Condens. Matter 4 (1992) 6047–6054. https://doi.org/10.1088/0953-8984/4/28/006.</w:t>
      </w:r>
    </w:p>
    <w:p w14:paraId="6DBC35B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5]</w:t>
      </w:r>
      <w:r w:rsidRPr="00746EF4">
        <w:rPr>
          <w:noProof/>
        </w:rPr>
        <w:tab/>
        <w:t>I. Kwon, R. Biswas, C. Wang, K. Ho, C. Soukoulis, Transferable tight-binding models for silicon, Phys. Rev. B 49 (1994) 7242–7250. https://doi.org/10.1103/PhysRevB.49.7242.</w:t>
      </w:r>
    </w:p>
    <w:p w14:paraId="6864E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6]</w:t>
      </w:r>
      <w:r w:rsidRPr="00746EF4">
        <w:rPr>
          <w:noProof/>
        </w:rPr>
        <w:tab/>
        <w:t>Https://dftb.org/, DFTB, (n.d.). https://dftb.org/ (accessed May 20, 2023).</w:t>
      </w:r>
    </w:p>
    <w:p w14:paraId="01DB3CD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7]</w:t>
      </w:r>
      <w:r w:rsidRPr="00746EF4">
        <w:rPr>
          <w:noProof/>
        </w:rPr>
        <w:tab/>
        <w:t>M. Elstner, SCC-DFTB: What Is the Proper Degree of Self-Consistency?†, J. Phys. Chem. A 111 (2007) 5614–5621. https://doi.org/10.1021/JP071338J.</w:t>
      </w:r>
    </w:p>
    <w:p w14:paraId="52BA116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8]</w:t>
      </w:r>
      <w:r w:rsidRPr="00746EF4">
        <w:rPr>
          <w:noProof/>
        </w:rPr>
        <w:tab/>
        <w:t>R.S. Mulliken, Electronic Population Analysis on LCAO–MO Molecular Wave Functions. I, J. Chem. Phys. 23 (1955) 1833–1840. https://doi.org/10.1063/1.1740588.</w:t>
      </w:r>
    </w:p>
    <w:p w14:paraId="473B25B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9]</w:t>
      </w:r>
      <w:r w:rsidRPr="00746EF4">
        <w:rPr>
          <w:noProof/>
        </w:rPr>
        <w:tab/>
        <w:t>K.P. Travis, C. Braga, Configurational temperature and pressure molecular dynamics: review of current methodology and applications to the shear flow of a simple fluid, Mol. Phys. 104 (2006) 3735–3749. https://doi.org/10.1080/00268970601014880.</w:t>
      </w:r>
    </w:p>
    <w:p w14:paraId="4323BBC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0]</w:t>
      </w:r>
      <w:r w:rsidRPr="00746EF4">
        <w:rPr>
          <w:noProof/>
        </w:rPr>
        <w:tab/>
        <w:t>D.C. Rapaport, The Art of Molecular Dynamics Simulation, Cambridge University Press, 2004.</w:t>
      </w:r>
    </w:p>
    <w:p w14:paraId="4CE754E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1]</w:t>
      </w:r>
      <w:r w:rsidRPr="00746EF4">
        <w:rPr>
          <w:noProof/>
        </w:rPr>
        <w:tab/>
        <w:t>L. Verlet, Computer “Experiments” on Classical Fluids. I. Thermodynamical Properties of Lennard-Jones Molecules, Phys. Rev. 159 (1967) 98–103. https://doi.org/10.1103/PhysRev.159.98.</w:t>
      </w:r>
    </w:p>
    <w:p w14:paraId="61B1D2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2]</w:t>
      </w:r>
      <w:r w:rsidRPr="00746EF4">
        <w:rPr>
          <w:noProof/>
        </w:rPr>
        <w:tab/>
        <w:t>H. Yoshida, Construction of higher order symplectic integrators, Phys. Lett. A 150 (1990) 262–268. https://doi.org/10.1016/0375-9601(90)90092-3.</w:t>
      </w:r>
    </w:p>
    <w:p w14:paraId="7DD9E1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3]</w:t>
      </w:r>
      <w:r w:rsidRPr="00746EF4">
        <w:rPr>
          <w:noProof/>
        </w:rPr>
        <w:tab/>
        <w:t>G.J. Martyna, M.E. Tuckerman, Symplectic reversible integrators: Predictor–corrector methods, J. Chem. Phys. 102 (1995) 8071. https://doi.org/10.1063/1.469006.</w:t>
      </w:r>
    </w:p>
    <w:p w14:paraId="2A9A45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4]</w:t>
      </w:r>
      <w:r w:rsidRPr="00746EF4">
        <w:rPr>
          <w:noProof/>
        </w:rPr>
        <w:tab/>
        <w:t>A. Gonis, M. Däne, Extension of the Kohn-Sham formulation of density functional theory to finite temperature, J. Phys. Chem. Solids 116 (2018) 86–99. https://doi.org/10.1016/J.JPCS.2017.12.021.</w:t>
      </w:r>
    </w:p>
    <w:p w14:paraId="7B605AC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5]</w:t>
      </w:r>
      <w:r w:rsidRPr="00746EF4">
        <w:rPr>
          <w:noProof/>
        </w:rPr>
        <w:tab/>
        <w:t>J.F. Littmark, J.P. Ziegler, U. Biersack, The Stopping and Range of Ions in Solids, Pergamon Press, New York, 1985.</w:t>
      </w:r>
    </w:p>
    <w:p w14:paraId="3A8788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6]</w:t>
      </w:r>
      <w:r w:rsidRPr="00746EF4">
        <w:rPr>
          <w:noProof/>
        </w:rPr>
        <w:tab/>
        <w:t>K. Nordlund, S. Lehtola, G. Hobler, Repulsive interatomic potentials calculated at three levels of theory, Phys. Rev. A 111 (2025) 032818. https://doi.org/10.1103/PHYSREVA.111.032818/NLH_POTENTIALS_OPENDATA.TAR.GZ.</w:t>
      </w:r>
    </w:p>
    <w:p w14:paraId="7C79E7E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7]</w:t>
      </w:r>
      <w:r w:rsidRPr="00746EF4">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BC188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8]</w:t>
      </w:r>
      <w:r w:rsidRPr="00746EF4">
        <w:rPr>
          <w:noProof/>
        </w:rPr>
        <w:tab/>
        <w:t>H. Kim, J.-M. Choi, W.A. Goddard, Universal Correction of Density Functional Theory to Include London Dispersion (up to Lr, Element 103), J. Phys. Chem. Lett. 3 (2012) 360–363. https://doi.org/10.1021/jz2016395.</w:t>
      </w:r>
    </w:p>
    <w:p w14:paraId="7A9297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9]</w:t>
      </w:r>
      <w:r w:rsidRPr="00746EF4">
        <w:rPr>
          <w:noProof/>
        </w:rPr>
        <w:tab/>
        <w:t>P. Pracht, E. Caldeweyher, S. Ehlert, S. Grimme, A Robust Non-Self-Consistent Tight-Binding Quantum Chemistry Method for large Molecules, (2019). https://doi.org/10.26434/CHEMRXIV.8326202.V1.</w:t>
      </w:r>
    </w:p>
    <w:p w14:paraId="64CC7D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0]</w:t>
      </w:r>
      <w:r w:rsidRPr="00746EF4">
        <w:rPr>
          <w:noProof/>
        </w:rPr>
        <w:tab/>
        <w:t>R.M. de Oliveira, L.G.M. de Macedo, T.F. da Cunha, F. Pirani, R. Gargano, A Spectroscopic Validation of the Improved Lennard–Jones Model, Mol. 2021, Vol. 26, Page 3906 26 (2021) 3906. https://doi.org/10.3390/MOLECULES26133906.</w:t>
      </w:r>
    </w:p>
    <w:p w14:paraId="14088D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1]</w:t>
      </w:r>
      <w:r w:rsidRPr="00746EF4">
        <w:rPr>
          <w:noProof/>
        </w:rPr>
        <w:tab/>
        <w:t>H.J.C. Berendsen, J.P.M. Postma, W.F. van Gunsteren, A. DiNola, J.R. Haak, Molecular dynamics with coupling to an external bath, J. Chem. Phys. 81 (1984) 3684–3690. https://doi.org/10.1063/1.448118.</w:t>
      </w:r>
    </w:p>
    <w:p w14:paraId="272EDFE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92]</w:t>
      </w:r>
      <w:r w:rsidRPr="00746EF4">
        <w:rPr>
          <w:noProof/>
        </w:rPr>
        <w:tab/>
        <w:t>M. Parrinello, A. Rahman, Crystal Structure and Pair Potentials: A Molecular-Dynamics Study, Phys. Rev. Lett. 45 (1980) 1196–1199. https://doi.org/10.1103/PhysRevLett.45.1196.</w:t>
      </w:r>
    </w:p>
    <w:p w14:paraId="4C4FE55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3]</w:t>
      </w:r>
      <w:r w:rsidRPr="00746EF4">
        <w:rPr>
          <w:noProof/>
        </w:rPr>
        <w:tab/>
        <w:t>D.J. Evans, D.J. Searles, S.R. Williams, Fundamentals of Classical Statistical Thermodynamics, Wiley, Weinheim, Germany, 2016. https://doi.org/10.1002/9783527695782.</w:t>
      </w:r>
    </w:p>
    <w:p w14:paraId="301E780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4]</w:t>
      </w:r>
      <w:r w:rsidRPr="00746EF4">
        <w:rPr>
          <w:noProof/>
        </w:rPr>
        <w:tab/>
        <w:t>V.A. Levashov, T. Egami, R.S. Aga, J.R. Morris, Equipartition theorem and the dynamics of liquids, Phys. Rev. B - Condens. Matter Mater. Phys. 78 (2008) 064205. https://doi.org/10.1103/PHYSREVB.78.064205/FIGURES/10/MEDIUM.</w:t>
      </w:r>
    </w:p>
    <w:p w14:paraId="1BEF5F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5]</w:t>
      </w:r>
      <w:r w:rsidRPr="00746EF4">
        <w:rPr>
          <w:noProof/>
        </w:rPr>
        <w:tab/>
        <w:t>N. Medvedev, A.E. Volkov, Multitemperature atomic ensemble: Nonequilibrium evolution after ultrafast electronic excitation, Phys. Rev. E 110 (2024) 024142. https://doi.org/10.1103/PhysRevE.110.024142.</w:t>
      </w:r>
    </w:p>
    <w:p w14:paraId="49247D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6]</w:t>
      </w:r>
      <w:r w:rsidRPr="00746EF4">
        <w:rPr>
          <w:noProof/>
        </w:rPr>
        <w:tab/>
        <w:t>N. Medvedev, I. Milov, B. Ziaja, Structural stability and electron‐phonon coupling in two‐dimensional carbon allotropes at high electronic and atomic temperatures, Carbon Trends 5 (2021) 100121. https://doi.org/10.1016/J.CARTRE.2021.100121.</w:t>
      </w:r>
    </w:p>
    <w:p w14:paraId="17DF0F4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7]</w:t>
      </w:r>
      <w:r w:rsidRPr="00746EF4">
        <w:rPr>
          <w:noProof/>
        </w:rPr>
        <w:tab/>
        <w:t>N. Medvedev, I. Milov, Electron-Phonon Coupling and Nonthermal Effects in Gold Nano-Objects at High Electronic Temperatures, Materials (Basel). 15 (2022) 4883. https://doi.org/10.3390/MA15144883.</w:t>
      </w:r>
    </w:p>
    <w:p w14:paraId="635AEF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8]</w:t>
      </w:r>
      <w:r w:rsidRPr="00746EF4">
        <w:rPr>
          <w:noProof/>
        </w:rPr>
        <w:tab/>
        <w:t>S.A. Gorbunov, N.A. Medvedev, P.N. Terekhin, A.E. Volkov, Electron–lattice coupling after high-energy deposition in aluminum, Nucl. Instruments Methods Phys. Res. Sect. B Beam Interact. with Mater. Atoms 354 (2015) 220–225. https://doi.org/10.1016/j.nimb.2014.11.053.</w:t>
      </w:r>
    </w:p>
    <w:p w14:paraId="3295F1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9]</w:t>
      </w:r>
      <w:r w:rsidRPr="00746EF4">
        <w:rPr>
          <w:noProof/>
        </w:rPr>
        <w:tab/>
        <w:t>Z. Lin, L. Zhigilei, V. Celli, Electron-phonon coupling and electron heat capacity of metals under conditions of strong electron-phonon nonequilibrium, Phys. Rev. B 77 (2008) 075133. https://doi.org/10.1103/PhysRevB.77.075133.</w:t>
      </w:r>
    </w:p>
    <w:p w14:paraId="3D533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0]</w:t>
      </w:r>
      <w:r w:rsidRPr="00746EF4">
        <w:rPr>
          <w:noProof/>
        </w:rPr>
        <w:tab/>
        <w:t>W.L. McMillan, Transition temperature of strong-coupled superconductors, Phys. Rev. 167 (1968) 331–344. https://doi.org/10.1103/PhysRev.167.331.</w:t>
      </w:r>
    </w:p>
    <w:p w14:paraId="3C17BF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1]</w:t>
      </w:r>
      <w:r w:rsidRPr="00746EF4">
        <w:rPr>
          <w:noProof/>
        </w:rPr>
        <w:tab/>
        <w:t>P.B. Allen, M.L. Cohen, Pseudopotential calculation of the mass enhancement and superconducting transition temperature of simple metals, Phys. Rev. 187 (1969) 525–538. https://doi.org/10.1103/PhysRev.187.525.</w:t>
      </w:r>
    </w:p>
    <w:p w14:paraId="761CC9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2]</w:t>
      </w:r>
      <w:r w:rsidRPr="00746EF4">
        <w:rPr>
          <w:noProof/>
        </w:rPr>
        <w:tab/>
        <w:t>A.M. Brown, R. Sundararaman, P. Narang, W.A. Goddard, H.A. Atwater, Ab initio phonon coupling and optical response of hot electrons in plasmonic metals, Phys. Rev. B 94 (2016) 075120. https://doi.org/10.1103/PhysRevB.94.075120.</w:t>
      </w:r>
    </w:p>
    <w:p w14:paraId="496884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3]</w:t>
      </w:r>
      <w:r w:rsidRPr="00746EF4">
        <w:rPr>
          <w:noProof/>
        </w:rPr>
        <w:tab/>
        <w:t>Y. V Petrov, N.A. Inogamov, K.P. Migdal, Thermal conductivity and the electron-ion heat transfer coefficient in condensed media with a strongly excited electron subsystem, JETP Lett. 97 (2013) 20–27. https://doi.org/10.1134/S0021364013010098.</w:t>
      </w:r>
    </w:p>
    <w:p w14:paraId="49A2F4D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4]</w:t>
      </w:r>
      <w:r w:rsidRPr="00746EF4">
        <w:rPr>
          <w:noProof/>
        </w:rPr>
        <w:tab/>
        <w:t>B.Y. Mueller, B. Rethfeld, Relaxation dynamics in laser-excited metals under nonequilibrium conditions, Phys. Rev. B 87 (2013) 35139. https://doi.org/10.1103/PhysRevB.87.035139.</w:t>
      </w:r>
    </w:p>
    <w:p w14:paraId="0B97645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5]</w:t>
      </w:r>
      <w:r w:rsidRPr="00746EF4">
        <w:rPr>
          <w:noProof/>
        </w:rPr>
        <w:tab/>
        <w:t>L. Waldecker, R. Bertoni, R. Ernstorfer, J. Vorberger, Electron-Phonon Coupling and Energy Flow in a Simple Metal beyond the Two-Temperature Approximation, Phys. Rev. X 6 (2016) 021003. https://doi.org/10.1103/PhysRevX.6.021003.</w:t>
      </w:r>
    </w:p>
    <w:p w14:paraId="49F1836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6]</w:t>
      </w:r>
      <w:r w:rsidRPr="00746EF4">
        <w:rPr>
          <w:noProof/>
        </w:rPr>
        <w:tab/>
        <w:t>B. Hüttner, G. Rohr, On the theory of ps and sub-ps laser pulse interaction with metals I. Surface temperature, Appl. Surf. Sci. 103 (1996) 269–274. https://doi.org/10.1016/0169-4332(96)00523-5.</w:t>
      </w:r>
    </w:p>
    <w:p w14:paraId="514B9E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7]</w:t>
      </w:r>
      <w:r w:rsidRPr="00746EF4">
        <w:rPr>
          <w:noProof/>
        </w:rPr>
        <w:tab/>
        <w:t>J.L. Hostetler, A.N. Smith, D.M. Czajkowsky, P.M. Norris, Measurement of the Electron-Phonon Coupling Factor Dependence on Film Thickness and Grain Size in Au, Cr, and Al, Appl. Opt. 38 (1999) 3614. https://doi.org/10.1364/AO.38.003614.</w:t>
      </w:r>
    </w:p>
    <w:p w14:paraId="5D1DA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8]</w:t>
      </w:r>
      <w:r w:rsidRPr="00746EF4">
        <w:rPr>
          <w:noProof/>
        </w:rPr>
        <w:tab/>
        <w:t xml:space="preserve">Z. Li-Dan, S. Fang-Yuan, Z. Jie, T. Da-Wei, Study on ultra fast nonequilibrium heat transfers in nano metal films by femtosecond laser pump and probe method, Acta Phys. Sin 61 (2012) </w:t>
      </w:r>
      <w:r w:rsidRPr="00746EF4">
        <w:rPr>
          <w:noProof/>
        </w:rPr>
        <w:lastRenderedPageBreak/>
        <w:t>134402. https://doi.org/10.7498/aps.61.134402.</w:t>
      </w:r>
    </w:p>
    <w:p w14:paraId="56700E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9]</w:t>
      </w:r>
      <w:r w:rsidRPr="00746EF4">
        <w:rPr>
          <w:noProof/>
        </w:rPr>
        <w:tab/>
        <w:t>A. Stukowski, Visualization and analysis of atomistic simulation data with OVITO–the Open Visualization Tool, Model. Simul. Mater. Sci. Eng. 18 (2010) 15012. https://doi.org/10.1088/0965-0393/18/1/015012.</w:t>
      </w:r>
    </w:p>
    <w:p w14:paraId="23E680E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0]</w:t>
      </w:r>
      <w:r w:rsidRPr="00746EF4">
        <w:rPr>
          <w:noProof/>
        </w:rPr>
        <w:tab/>
        <w:t>W. Humphrey, A. Dalke, K. Schulten, VMD: Visual molecular dynamics, J. Mol. Graph. 14 (1996) 33–38. https://doi.org/10.1016/0263-7855(96)00018-5.</w:t>
      </w:r>
    </w:p>
    <w:p w14:paraId="5CED04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1]</w:t>
      </w:r>
      <w:r w:rsidRPr="00746EF4">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D92F0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2]</w:t>
      </w:r>
      <w:r w:rsidRPr="00746EF4">
        <w:rPr>
          <w:noProof/>
        </w:rPr>
        <w:tab/>
        <w:t>B. Boulard, J. Kieffer, C.C. Phifer, C.A. Angell, Vibrational spectra in fluoride crystals and glasses at normal and high pressures by computer simulation, J. Non. Cryst. Solids 140 (1992) 350–358. https://doi.org/10.1016/S0022-3093(05)80795-1.</w:t>
      </w:r>
    </w:p>
    <w:p w14:paraId="25ECD7C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3]</w:t>
      </w:r>
      <w:r w:rsidRPr="00746EF4">
        <w:rPr>
          <w:noProof/>
        </w:rPr>
        <w:tab/>
        <w:t>S. V Ivliev, The Kubo-Greenwood formula as a result of the random phase approximation for the electrons of the metal, J. Phys. Conf. Ser. 941 (2017) 012047. https://doi.org/10.1088/1742-6596/941/1/012047.</w:t>
      </w:r>
    </w:p>
    <w:p w14:paraId="0A1F0A1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4]</w:t>
      </w:r>
      <w:r w:rsidRPr="00746EF4">
        <w:rPr>
          <w:noProof/>
        </w:rPr>
        <w:tab/>
        <w:t>V. Tkachenko, N. Medvedev, Z. Li, P. Piekarz, B. Ziaja, Transient optical properties of semiconductors under femtosecond x-ray irradiation, Phys. Rev. B 93 (2016) 144101. https://doi.org/10.1103/PhysRevB.93.144101.</w:t>
      </w:r>
    </w:p>
    <w:p w14:paraId="63D401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5]</w:t>
      </w:r>
      <w:r w:rsidRPr="00746EF4">
        <w:rPr>
          <w:noProof/>
        </w:rPr>
        <w:tab/>
        <w:t>F. Trani, G. Cantele, D. Ninno, G. Iadonisi, Tight-binding calculation of the optical absorption cross section of spherical and ellipsoidal silicon nanocrystals, Phys. Rev. B 72 (2005) 075423. https://doi.org/10.1103/PhysRevB.72.075423.</w:t>
      </w:r>
    </w:p>
    <w:p w14:paraId="5746CAD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6]</w:t>
      </w:r>
      <w:r w:rsidRPr="00746EF4">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1DFC48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7]</w:t>
      </w:r>
      <w:r w:rsidRPr="00746EF4">
        <w:rPr>
          <w:noProof/>
        </w:rPr>
        <w:tab/>
        <w:t>P. Yeh, Optical Waves in Layered Media, Volume 61, Wiley, the University of California, Santa Barbara, 2005. http://eu.wiley.com/WileyCDA/WileyTitle/productCd-0471731927.html (accessed December 15, 2015).</w:t>
      </w:r>
    </w:p>
    <w:p w14:paraId="1083AB5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8]</w:t>
      </w:r>
      <w:r w:rsidRPr="00746EF4">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650ED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9]</w:t>
      </w:r>
      <w:r w:rsidRPr="00746EF4">
        <w:rPr>
          <w:noProof/>
        </w:rPr>
        <w:tab/>
        <w:t>V. Recoules, J.-P. Crocombette, Ab initio determination of electrical and thermal conductivity of liquid aluminum, Phys. Rev. B 72 (2005) 104202. https://doi.org/10.1103/PhysRevB.72.104202.</w:t>
      </w:r>
    </w:p>
    <w:p w14:paraId="09C12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0]</w:t>
      </w:r>
      <w:r w:rsidRPr="00746EF4">
        <w:rPr>
          <w:noProof/>
        </w:rPr>
        <w:tab/>
        <w:t>K.F. Garrity, K. Choudhary, Fast and accurate prediction of material properties with three-body tight-binding model for the periodic table, Phys. Rev. Mater. 7 (2023) 044603. https://doi.org/10.1103/PhysRevMaterials.7.044603.</w:t>
      </w:r>
    </w:p>
    <w:p w14:paraId="51A7E27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1]</w:t>
      </w:r>
      <w:r w:rsidRPr="00746EF4">
        <w:rPr>
          <w:noProof/>
        </w:rPr>
        <w:tab/>
        <w:t>J. Jenke, A.N. Ladines, T. Hammerschmidt, D.G. Pettifor, R. Drautz, Tight-binding bond parameters for dimers across the periodic table from density-functional theory, Phys. Rev. Mater. 5 (2021) 23801. https://doi.org/10.1103/PhysRevMaterials.5.023801.</w:t>
      </w:r>
    </w:p>
    <w:p w14:paraId="30A7301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2]</w:t>
      </w:r>
      <w:r w:rsidRPr="00746EF4">
        <w:rPr>
          <w:noProof/>
        </w:rPr>
        <w:tab/>
        <w:t>D. Porezag, T. Frauenheim, T. Köhler, G. Seifert, R. Kaschner, Construction of tight-binding-like potentials on the basis of density-functional theory: Application to carbon, Phys. Rev. B 51 (1995) 12947–12957. https://doi.org/10.1103/PhysRevB.51.12947.</w:t>
      </w:r>
    </w:p>
    <w:p w14:paraId="18EBD14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3]</w:t>
      </w:r>
      <w:r w:rsidRPr="00746EF4">
        <w:rPr>
          <w:noProof/>
        </w:rPr>
        <w:tab/>
        <w:t>N. Medvedev, Femtosecond X-ray induced electron kinetics in dielectrics: application for FEL-pulse-duration monitor, Appl. Phys. B 118 (2015) 417–429. https://doi.org/10.1007/s00340-015-6005-4.</w:t>
      </w:r>
    </w:p>
    <w:p w14:paraId="29C911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24]</w:t>
      </w:r>
      <w:r w:rsidRPr="00746EF4">
        <w:rPr>
          <w:noProof/>
        </w:rPr>
        <w:tab/>
        <w:t>S. Hammes-Schiffer, J.C. Tully, Proton transfer in solution: Molecular dynamics with quantum transitions, J. Chem. Phys. 101 (1994) 4657. https://doi.org/10.1063/1.467455.</w:t>
      </w:r>
    </w:p>
    <w:p w14:paraId="21A87A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5]</w:t>
      </w:r>
      <w:r w:rsidRPr="00746EF4">
        <w:rPr>
          <w:noProof/>
        </w:rPr>
        <w:tab/>
        <w:t>J.C. Tully, Molecular dynamics with electronic transitions, J. Chem. Phys. 93 (1990) 1061. https://doi.org/10.1063/1.459170.</w:t>
      </w:r>
    </w:p>
    <w:p w14:paraId="577FCC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6]</w:t>
      </w:r>
      <w:r w:rsidRPr="00746EF4">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5CE4A3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7]</w:t>
      </w:r>
      <w:r w:rsidRPr="00746EF4">
        <w:rPr>
          <w:noProof/>
        </w:rPr>
        <w:tab/>
        <w:t>C.-C. Fu, M. Weissmann, Tight-binding molecular-dynamics study of amorphous carbon deposits over silicon surfaces, Phys. Rev. B 60 (1999) 2762–2770. https://doi.org/10.1103/PhysRevB.60.2762.</w:t>
      </w:r>
    </w:p>
    <w:p w14:paraId="4A698F9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8]</w:t>
      </w:r>
      <w:r w:rsidRPr="00746EF4">
        <w:rPr>
          <w:noProof/>
        </w:rPr>
        <w:tab/>
        <w:t>C. Molteni, L. Colombo, L. Miglio, Tight-binding molecular dynamics in liquid III-V compounds. I. Potential generation, J. Phys. Condens. Matter 6 (1994) 5243–5254. https://doi.org/10.1088/0953-8984/6/28/003.</w:t>
      </w:r>
    </w:p>
    <w:p w14:paraId="4EB6E4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9]</w:t>
      </w:r>
      <w:r w:rsidRPr="00746EF4">
        <w:rPr>
          <w:noProof/>
        </w:rPr>
        <w:tab/>
        <w:t>D.A. Papaconstantopoulos, M.J. Mehl, The Slater Koster tight-binding method: a computationally efficient and accurate approach, J. Phys. Condens. Matter 15 (2003) R413–R440. https://doi.org/10.1088/0953-8984/15/10/201.</w:t>
      </w:r>
    </w:p>
    <w:p w14:paraId="5978699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0]</w:t>
      </w:r>
      <w:r w:rsidRPr="00746EF4">
        <w:rPr>
          <w:noProof/>
        </w:rPr>
        <w:tab/>
        <w:t>Harald O. Jeschke, Theory for optically created nonequilibrium in covalent solids, Technical University of Berlin, 2000. http://www.physics.rutgers.edu/~jeschke/phd.html.</w:t>
      </w:r>
    </w:p>
    <w:p w14:paraId="7B772F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1]</w:t>
      </w:r>
      <w:r w:rsidRPr="00746EF4">
        <w:rPr>
          <w:noProof/>
        </w:rPr>
        <w:tab/>
        <w:t>N. Medvedev, H.O. Jeschke, B. Ziaja, Nonthermal graphitization of diamond induced by a femtosecond x-ray laser pulse, Phys. Rev. B 88 (2013) 224304. https://doi.org/10.1103/PhysRevB.88.224304.</w:t>
      </w:r>
    </w:p>
    <w:p w14:paraId="266CE2A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2]</w:t>
      </w:r>
      <w:r w:rsidRPr="00746EF4">
        <w:rPr>
          <w:noProof/>
        </w:rPr>
        <w:tab/>
        <w:t>H.J. Monkhorst, J.D. Pack, Special points for Brillouin-zone integrations, Phys. Rev. B 13 (1976) 5188–5192. https://doi.org/10.1103/PhysRevB.13.5188.</w:t>
      </w:r>
    </w:p>
    <w:p w14:paraId="3A40F72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3]</w:t>
      </w:r>
      <w:r w:rsidRPr="00746EF4">
        <w:rPr>
          <w:noProof/>
        </w:rPr>
        <w:tab/>
        <w:t>N.A. Medvedev, H.O. Jeschke, B. Ziaja, Non-thermal phase transitions in semiconductors under femtosecond XUV irradiation, SPIE Proc. 8777 (2013) 877709-877709–10. https://doi.org/10.1117/12.2019123.</w:t>
      </w:r>
    </w:p>
    <w:p w14:paraId="6956EAC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4]</w:t>
      </w:r>
      <w:r w:rsidRPr="00746EF4">
        <w:rPr>
          <w:noProof/>
        </w:rPr>
        <w:tab/>
        <w:t>C.J. Fennell, J.D. Gezelter, Is the Ewald summation still necessary? Pairwise alternatives to the accepted standard for long-range electrostatics, J. Chem. Phys. 124 (2006) 234104. https://doi.org/10.1063/1.2206581.</w:t>
      </w:r>
    </w:p>
    <w:p w14:paraId="467AFE4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5]</w:t>
      </w:r>
      <w:r w:rsidRPr="00746EF4">
        <w:rPr>
          <w:noProof/>
        </w:rPr>
        <w:tab/>
        <w:t>N. Medvedev, Z. Li, V. Tkachenko, B. Ziaja, Electron-ion coupling in semiconductors beyond Fermi’s golden rule, Phys. Rev. B 95 (2017). https://doi.org/10.1103/PhysRevB.95.014309.</w:t>
      </w:r>
    </w:p>
    <w:p w14:paraId="77791B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6]</w:t>
      </w:r>
      <w:r w:rsidRPr="00746EF4">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C2EF11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7]</w:t>
      </w:r>
      <w:r w:rsidRPr="00746EF4">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FE39F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8]</w:t>
      </w:r>
      <w:r w:rsidRPr="00746EF4">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A7C0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9]</w:t>
      </w:r>
      <w:r w:rsidRPr="00746EF4">
        <w:rPr>
          <w:noProof/>
        </w:rPr>
        <w:tab/>
        <w:t>M. Cui, K. Reuter, J.T. Margraf, Obtaining Robust Density Functional Tight-Binding Parameters for Solids across the Periodic Table, J. Chem. Theory Comput. 20 (2024) 5276–5290. https://doi.org/10.1021/acs.jctc.4c00228.</w:t>
      </w:r>
    </w:p>
    <w:p w14:paraId="1340DA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40]</w:t>
      </w:r>
      <w:r w:rsidRPr="00746EF4">
        <w:rPr>
          <w:noProof/>
        </w:rPr>
        <w:tab/>
        <w:t>H. Shi, P. Koskinen, A. Ramasubramaniam, Self-Consistent Charge Density-Functional Tight-Binding Parametrization for Pt–Ru Alloys, J. Phys. Chem. A 121 (2017) 2497–2502. https://doi.org/10.1021/acs.jpca.7b00701.</w:t>
      </w:r>
    </w:p>
    <w:p w14:paraId="3A0C988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1]</w:t>
      </w:r>
      <w:r w:rsidRPr="00746EF4">
        <w:rPr>
          <w:noProof/>
        </w:rPr>
        <w:tab/>
        <w:t>M. Van den Bossche, DFTB-Assisted Global Structure Optimization of 13- and 55-Atom Late Transition Metal Clusters, J. Phys. Chem. A 123 (2019) 3038–3045. https://doi.org/10.1021/acs.jpca.9b00927.</w:t>
      </w:r>
    </w:p>
    <w:p w14:paraId="104550D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2]</w:t>
      </w:r>
      <w:r w:rsidRPr="00746EF4">
        <w:rPr>
          <w:noProof/>
        </w:rPr>
        <w:tab/>
        <w:t>C. Liu, E.R. Batista, N.F. Aguirre, P. Yang, M.J. Cawkwell, E. Jakubikova, SCC-DFTB Parameters for Fe–C Interactions, J. Phys. Chem. A 124 (2020) 9674–9682. https://doi.org/10.1021/acs.jpca.0c08202.</w:t>
      </w:r>
    </w:p>
    <w:p w14:paraId="4E39E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3]</w:t>
      </w:r>
      <w:r w:rsidRPr="00746EF4">
        <w:rPr>
          <w:noProof/>
        </w:rPr>
        <w:tab/>
        <w:t>M. Van den Bossche, C. Noguera, J. Goniakowski, Understanding the structural diversity of freestanding Al2O3 ultrathin films through a DFTB-aided genetic algorithm, Nanoscale 12 (2020) 6153–6163. https://doi.org/10.1039/C9NR10487A.</w:t>
      </w:r>
    </w:p>
    <w:p w14:paraId="1EFEAB0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4]</w:t>
      </w:r>
      <w:r w:rsidRPr="00746EF4">
        <w:rPr>
          <w:noProof/>
        </w:rPr>
        <w:tab/>
        <w:t>J. Lee, S. Ganguli, A.K. Roy, S.C. Badescu, Density functional tight binding study of β-Ga2O3: Electronic structure, surface energy, and native point defects, J. Chem. Phys. 150 (2019) 174706. https://doi.org/10.1063/1.5088941/198541.</w:t>
      </w:r>
    </w:p>
    <w:p w14:paraId="2AF41B6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5]</w:t>
      </w:r>
      <w:r w:rsidRPr="00746EF4">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1CC6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6]</w:t>
      </w:r>
      <w:r w:rsidRPr="00746EF4">
        <w:rPr>
          <w:noProof/>
        </w:rPr>
        <w:tab/>
        <w:t>T. Dumitrică, R.E. Allen, Nonthermal transition of GaAs in ultra-intense laser radiation field, Laser Part. Beams 20 (2002) 237–242. https://doi.org/10.1017/S026303460220213X.</w:t>
      </w:r>
    </w:p>
    <w:p w14:paraId="4A61BC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7]</w:t>
      </w:r>
      <w:r w:rsidRPr="00746EF4">
        <w:rPr>
          <w:noProof/>
        </w:rPr>
        <w:tab/>
        <w:t>A. Carlson, An Extended Tight-Binding Approach for Modeling Supramolecular Interactions of Carbon Nanotubes, UNIVERSITY OF MINNESOTA, 2006. http://www.me.umn.edu/%7B~%7Ddtraian/tony-thesis.pdf.</w:t>
      </w:r>
    </w:p>
    <w:p w14:paraId="229002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8]</w:t>
      </w:r>
      <w:r w:rsidRPr="00746EF4">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CA38E6" w14:textId="77777777" w:rsidR="00554487" w:rsidRDefault="00554487" w:rsidP="00977088">
      <w:pPr>
        <w:spacing w:after="0" w:line="240" w:lineRule="auto"/>
      </w:pPr>
      <w:r>
        <w:separator/>
      </w:r>
    </w:p>
  </w:endnote>
  <w:endnote w:type="continuationSeparator" w:id="0">
    <w:p w14:paraId="364D83F9" w14:textId="77777777" w:rsidR="00554487" w:rsidRDefault="0055448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6BCEC" w14:textId="77777777" w:rsidR="00554487" w:rsidRDefault="00554487" w:rsidP="00977088">
      <w:pPr>
        <w:spacing w:after="0" w:line="240" w:lineRule="auto"/>
      </w:pPr>
      <w:r>
        <w:separator/>
      </w:r>
    </w:p>
  </w:footnote>
  <w:footnote w:type="continuationSeparator" w:id="0">
    <w:p w14:paraId="31243818" w14:textId="77777777" w:rsidR="00554487" w:rsidRDefault="0055448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4"/>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3"/>
  </w:num>
  <w:num w:numId="9" w16cid:durableId="1432553662">
    <w:abstractNumId w:val="57"/>
  </w:num>
  <w:num w:numId="10" w16cid:durableId="519975773">
    <w:abstractNumId w:val="61"/>
  </w:num>
  <w:num w:numId="11" w16cid:durableId="434061829">
    <w:abstractNumId w:val="35"/>
  </w:num>
  <w:num w:numId="12" w16cid:durableId="808280916">
    <w:abstractNumId w:val="44"/>
  </w:num>
  <w:num w:numId="13" w16cid:durableId="2131432589">
    <w:abstractNumId w:val="49"/>
  </w:num>
  <w:num w:numId="14" w16cid:durableId="2012292635">
    <w:abstractNumId w:val="41"/>
  </w:num>
  <w:num w:numId="15" w16cid:durableId="1687514883">
    <w:abstractNumId w:val="6"/>
  </w:num>
  <w:num w:numId="16" w16cid:durableId="438573639">
    <w:abstractNumId w:val="53"/>
  </w:num>
  <w:num w:numId="17" w16cid:durableId="1342901323">
    <w:abstractNumId w:val="0"/>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9"/>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3"/>
  </w:num>
  <w:num w:numId="29" w16cid:durableId="381951599">
    <w:abstractNumId w:val="18"/>
  </w:num>
  <w:num w:numId="30" w16cid:durableId="1000042499">
    <w:abstractNumId w:val="13"/>
  </w:num>
  <w:num w:numId="31" w16cid:durableId="827549625">
    <w:abstractNumId w:val="23"/>
  </w:num>
  <w:num w:numId="32" w16cid:durableId="134883805">
    <w:abstractNumId w:val="47"/>
  </w:num>
  <w:num w:numId="33" w16cid:durableId="1525904808">
    <w:abstractNumId w:val="64"/>
  </w:num>
  <w:num w:numId="34" w16cid:durableId="1909224228">
    <w:abstractNumId w:val="32"/>
  </w:num>
  <w:num w:numId="35" w16cid:durableId="310254023">
    <w:abstractNumId w:val="37"/>
  </w:num>
  <w:num w:numId="36" w16cid:durableId="282855079">
    <w:abstractNumId w:val="69"/>
  </w:num>
  <w:num w:numId="37" w16cid:durableId="710882682">
    <w:abstractNumId w:val="54"/>
  </w:num>
  <w:num w:numId="38" w16cid:durableId="1124931901">
    <w:abstractNumId w:val="26"/>
  </w:num>
  <w:num w:numId="39" w16cid:durableId="627395649">
    <w:abstractNumId w:val="43"/>
  </w:num>
  <w:num w:numId="40" w16cid:durableId="1514026959">
    <w:abstractNumId w:val="5"/>
  </w:num>
  <w:num w:numId="41" w16cid:durableId="1130828047">
    <w:abstractNumId w:val="27"/>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4"/>
  </w:num>
  <w:num w:numId="48" w16cid:durableId="45842066">
    <w:abstractNumId w:val="11"/>
  </w:num>
  <w:num w:numId="49" w16cid:durableId="136537063">
    <w:abstractNumId w:val="31"/>
  </w:num>
  <w:num w:numId="50" w16cid:durableId="1561284195">
    <w:abstractNumId w:val="17"/>
  </w:num>
  <w:num w:numId="51" w16cid:durableId="204607266">
    <w:abstractNumId w:val="25"/>
  </w:num>
  <w:num w:numId="52" w16cid:durableId="1054695656">
    <w:abstractNumId w:val="30"/>
  </w:num>
  <w:num w:numId="53" w16cid:durableId="529995851">
    <w:abstractNumId w:val="62"/>
  </w:num>
  <w:num w:numId="54" w16cid:durableId="770441956">
    <w:abstractNumId w:val="1"/>
  </w:num>
  <w:num w:numId="55" w16cid:durableId="641620500">
    <w:abstractNumId w:val="50"/>
  </w:num>
  <w:num w:numId="56" w16cid:durableId="612319920">
    <w:abstractNumId w:val="7"/>
  </w:num>
  <w:num w:numId="57" w16cid:durableId="307243112">
    <w:abstractNumId w:val="8"/>
  </w:num>
  <w:num w:numId="58" w16cid:durableId="1683624474">
    <w:abstractNumId w:val="63"/>
  </w:num>
  <w:num w:numId="59" w16cid:durableId="378479758">
    <w:abstractNumId w:val="51"/>
  </w:num>
  <w:num w:numId="60" w16cid:durableId="2045212268">
    <w:abstractNumId w:val="42"/>
  </w:num>
  <w:num w:numId="61" w16cid:durableId="1948464943">
    <w:abstractNumId w:val="66"/>
  </w:num>
  <w:num w:numId="62" w16cid:durableId="494689038">
    <w:abstractNumId w:val="46"/>
  </w:num>
  <w:num w:numId="63" w16cid:durableId="1533222943">
    <w:abstractNumId w:val="14"/>
  </w:num>
  <w:num w:numId="64" w16cid:durableId="841121123">
    <w:abstractNumId w:val="70"/>
  </w:num>
  <w:num w:numId="65" w16cid:durableId="1346059072">
    <w:abstractNumId w:val="20"/>
  </w:num>
  <w:num w:numId="66" w16cid:durableId="1389844165">
    <w:abstractNumId w:val="16"/>
  </w:num>
  <w:num w:numId="67" w16cid:durableId="2121146642">
    <w:abstractNumId w:val="2"/>
  </w:num>
  <w:num w:numId="68" w16cid:durableId="1039625698">
    <w:abstractNumId w:val="55"/>
  </w:num>
  <w:num w:numId="69" w16cid:durableId="1963727855">
    <w:abstractNumId w:val="38"/>
  </w:num>
  <w:num w:numId="70" w16cid:durableId="1790466391">
    <w:abstractNumId w:val="22"/>
  </w:num>
  <w:num w:numId="71" w16cid:durableId="84546175">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4CB"/>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2E1"/>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C7D1F"/>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66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964"/>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4EB"/>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2ABC"/>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907"/>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590"/>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42E0"/>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35A"/>
    <w:rsid w:val="00552581"/>
    <w:rsid w:val="00553D43"/>
    <w:rsid w:val="00554487"/>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3EC7"/>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C77"/>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7DD"/>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97CD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317"/>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6EF4"/>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6F02"/>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6B7"/>
    <w:rsid w:val="00847A9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CE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0EAE"/>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4A8"/>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90"/>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41E"/>
    <w:rsid w:val="00A55B79"/>
    <w:rsid w:val="00A55CFF"/>
    <w:rsid w:val="00A563E8"/>
    <w:rsid w:val="00A569AE"/>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3EDB"/>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5A80"/>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0F6"/>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2A8"/>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9D6"/>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685"/>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0DF3"/>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4CD6"/>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0FE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4C79"/>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217"/>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858"/>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708"/>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191649177">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 w:id="130130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76</TotalTime>
  <Pages>122</Pages>
  <Words>145212</Words>
  <Characters>827715</Characters>
  <Application>Microsoft Office Word</Application>
  <DocSecurity>0</DocSecurity>
  <Lines>6897</Lines>
  <Paragraphs>194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7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50</cp:revision>
  <cp:lastPrinted>2025-08-20T09:13:00Z</cp:lastPrinted>
  <dcterms:created xsi:type="dcterms:W3CDTF">2016-05-15T10:07:00Z</dcterms:created>
  <dcterms:modified xsi:type="dcterms:W3CDTF">2025-10-27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cta-materialia</vt:lpwstr>
  </property>
  <property fmtid="{D5CDD505-2E9C-101B-9397-08002B2CF9AE}" pid="5" name="Mendeley Recent Style Name 0_1">
    <vt:lpwstr>Acta Materialia</vt:lpwstr>
  </property>
  <property fmtid="{D5CDD505-2E9C-101B-9397-08002B2CF9AE}" pid="6" name="Mendeley Recent Style Id 1_1">
    <vt:lpwstr>http://www.zotero.org/styles/advanced-functional-materials</vt:lpwstr>
  </property>
  <property fmtid="{D5CDD505-2E9C-101B-9397-08002B2CF9AE}" pid="7" name="Mendeley Recent Style Name 1_1">
    <vt:lpwstr>Advanced Functional Materials</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computational-physics</vt:lpwstr>
  </property>
  <property fmtid="{D5CDD505-2E9C-101B-9397-08002B2CF9AE}" pid="17" name="Mendeley Recent Style Name 6_1">
    <vt:lpwstr>Journal of Computational Physics</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